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0AF4" w:rsidRPr="00635D97" w:rsidRDefault="00734DCF" w:rsidP="00635D97">
      <w:pPr>
        <w:jc w:val="center"/>
        <w:rPr>
          <w:rStyle w:val="Heading1Char"/>
          <w:b w:val="0"/>
          <w:bCs w:val="0"/>
        </w:rPr>
      </w:pPr>
      <w:r w:rsidRPr="00635D97">
        <w:rPr>
          <w:b/>
          <w:sz w:val="28"/>
          <w:szCs w:val="28"/>
        </w:rPr>
        <w:t xml:space="preserve">TUGAS </w:t>
      </w:r>
      <w:r w:rsidRPr="0046435E">
        <w:rPr>
          <w:b/>
          <w:sz w:val="28"/>
          <w:szCs w:val="28"/>
        </w:rPr>
        <w:t xml:space="preserve">AKHIR </w:t>
      </w:r>
      <w:r w:rsidRPr="00A12505">
        <w:rPr>
          <w:rStyle w:val="Heading1Char"/>
        </w:rPr>
        <w:t>1</w:t>
      </w:r>
    </w:p>
    <w:p w:rsidR="00734DCF" w:rsidRDefault="00C51D60" w:rsidP="00A40AF4">
      <w:pPr>
        <w:jc w:val="center"/>
        <w:rPr>
          <w:b/>
          <w:sz w:val="28"/>
          <w:szCs w:val="28"/>
        </w:rPr>
      </w:pPr>
      <w:r w:rsidRPr="00A40AF4">
        <w:rPr>
          <w:b/>
          <w:sz w:val="28"/>
          <w:szCs w:val="28"/>
        </w:rPr>
        <w:t xml:space="preserve">IMPLEMENTASI WEB ENGINEERING </w:t>
      </w:r>
      <w:r w:rsidR="00425702" w:rsidRPr="00A40AF4">
        <w:rPr>
          <w:b/>
          <w:sz w:val="28"/>
          <w:szCs w:val="28"/>
        </w:rPr>
        <w:t xml:space="preserve">DALAM </w:t>
      </w:r>
      <w:r w:rsidRPr="00A40AF4">
        <w:rPr>
          <w:b/>
          <w:sz w:val="28"/>
          <w:szCs w:val="28"/>
        </w:rPr>
        <w:t xml:space="preserve">PEMANTAUAN </w:t>
      </w:r>
      <w:r w:rsidR="00425702" w:rsidRPr="00A40AF4">
        <w:rPr>
          <w:b/>
          <w:sz w:val="28"/>
          <w:szCs w:val="28"/>
        </w:rPr>
        <w:t xml:space="preserve">DAN PENGELOLAAN DATA CALON </w:t>
      </w:r>
      <w:r w:rsidRPr="00A40AF4">
        <w:rPr>
          <w:b/>
          <w:sz w:val="28"/>
          <w:szCs w:val="28"/>
        </w:rPr>
        <w:t>NASABAH PT. VICTORY INTERNATIONAL FUTURES SEMARANG</w:t>
      </w:r>
    </w:p>
    <w:p w:rsidR="00F60FB3" w:rsidRPr="00A40AF4" w:rsidRDefault="00F60FB3" w:rsidP="00A40AF4">
      <w:pPr>
        <w:jc w:val="center"/>
        <w:rPr>
          <w:b/>
          <w:sz w:val="28"/>
          <w:szCs w:val="28"/>
        </w:rPr>
      </w:pPr>
    </w:p>
    <w:p w:rsidR="0007674A" w:rsidRDefault="00734DCF" w:rsidP="0007674A">
      <w:pPr>
        <w:jc w:val="center"/>
      </w:pPr>
      <w:r w:rsidRPr="00734DCF">
        <w:t xml:space="preserve">Diajukan untuk memenuhi salah satu syarat mengerjakan dan </w:t>
      </w:r>
    </w:p>
    <w:p w:rsidR="00734DCF" w:rsidRDefault="008F626D" w:rsidP="0007674A">
      <w:pPr>
        <w:jc w:val="center"/>
      </w:pPr>
      <w:proofErr w:type="gramStart"/>
      <w:r>
        <w:t>menempuh</w:t>
      </w:r>
      <w:proofErr w:type="gramEnd"/>
      <w:r>
        <w:t xml:space="preserve"> ujian tugas akhir 1</w:t>
      </w:r>
    </w:p>
    <w:p w:rsidR="00734DCF" w:rsidRPr="00734DCF" w:rsidRDefault="00734DCF" w:rsidP="00734DCF">
      <w:pPr>
        <w:jc w:val="center"/>
      </w:pPr>
    </w:p>
    <w:p w:rsidR="00031D9A" w:rsidRDefault="00031D9A" w:rsidP="00031D9A">
      <w:pPr>
        <w:spacing w:after="200" w:line="480" w:lineRule="auto"/>
        <w:jc w:val="center"/>
      </w:pPr>
      <w:r>
        <w:rPr>
          <w:noProof/>
          <w:sz w:val="20"/>
        </w:rPr>
        <w:drawing>
          <wp:inline distT="0" distB="0" distL="0" distR="0" wp14:anchorId="2E3FCA6C" wp14:editId="60455724">
            <wp:extent cx="1800000" cy="1800000"/>
            <wp:effectExtent l="0" t="0" r="0" b="0"/>
            <wp:docPr id="1" name="image1.jpeg" descr="C:\Users\user\Documents\normal_Fakultas_Ilmu_Kompu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1800000" cy="1800000"/>
                    </a:xfrm>
                    <a:prstGeom prst="rect">
                      <a:avLst/>
                    </a:prstGeom>
                  </pic:spPr>
                </pic:pic>
              </a:graphicData>
            </a:graphic>
          </wp:inline>
        </w:drawing>
      </w:r>
    </w:p>
    <w:p w:rsidR="00031D9A" w:rsidRPr="00734DCF" w:rsidRDefault="00734DCF" w:rsidP="00031D9A">
      <w:pPr>
        <w:jc w:val="center"/>
      </w:pPr>
      <w:r w:rsidRPr="00734DCF">
        <w:t xml:space="preserve">Disusun </w:t>
      </w:r>
      <w:r w:rsidR="00031D9A" w:rsidRPr="00734DCF">
        <w:t>Oleh:</w:t>
      </w:r>
    </w:p>
    <w:tbl>
      <w:tblPr>
        <w:tblpPr w:leftFromText="180" w:rightFromText="180" w:vertAnchor="text" w:horzAnchor="page" w:tblpXSpec="center" w:tblpY="130"/>
        <w:tblW w:w="0" w:type="auto"/>
        <w:tblLayout w:type="fixed"/>
        <w:tblCellMar>
          <w:left w:w="0" w:type="dxa"/>
          <w:right w:w="0" w:type="dxa"/>
        </w:tblCellMar>
        <w:tblLook w:val="01E0" w:firstRow="1" w:lastRow="1" w:firstColumn="1" w:lastColumn="1" w:noHBand="0" w:noVBand="0"/>
      </w:tblPr>
      <w:tblGrid>
        <w:gridCol w:w="1723"/>
        <w:gridCol w:w="3859"/>
      </w:tblGrid>
      <w:tr w:rsidR="00031D9A" w:rsidRPr="00734DCF" w:rsidTr="00734DCF">
        <w:trPr>
          <w:trHeight w:val="206"/>
        </w:trPr>
        <w:tc>
          <w:tcPr>
            <w:tcW w:w="1723" w:type="dxa"/>
          </w:tcPr>
          <w:p w:rsidR="00031D9A" w:rsidRPr="00734DCF" w:rsidRDefault="00031D9A" w:rsidP="00031D9A">
            <w:r w:rsidRPr="00734DCF">
              <w:t>NAMA</w:t>
            </w:r>
          </w:p>
        </w:tc>
        <w:tc>
          <w:tcPr>
            <w:tcW w:w="3859" w:type="dxa"/>
          </w:tcPr>
          <w:p w:rsidR="00031D9A" w:rsidRPr="00734DCF" w:rsidRDefault="00031D9A" w:rsidP="00031D9A">
            <w:r w:rsidRPr="00734DCF">
              <w:t>:</w:t>
            </w:r>
            <w:r w:rsidRPr="00734DCF">
              <w:rPr>
                <w:spacing w:val="-3"/>
              </w:rPr>
              <w:t xml:space="preserve"> </w:t>
            </w:r>
            <w:r w:rsidRPr="00734DCF">
              <w:t>MOHAMAD</w:t>
            </w:r>
            <w:r w:rsidRPr="00734DCF">
              <w:rPr>
                <w:spacing w:val="-5"/>
              </w:rPr>
              <w:t xml:space="preserve"> </w:t>
            </w:r>
            <w:r w:rsidRPr="00734DCF">
              <w:t>ABID</w:t>
            </w:r>
            <w:r w:rsidRPr="00734DCF">
              <w:rPr>
                <w:spacing w:val="-5"/>
              </w:rPr>
              <w:t xml:space="preserve"> </w:t>
            </w:r>
            <w:r w:rsidRPr="00734DCF">
              <w:t>ARDIANSYAH</w:t>
            </w:r>
          </w:p>
        </w:tc>
      </w:tr>
      <w:tr w:rsidR="00031D9A" w:rsidRPr="00734DCF" w:rsidTr="00734DCF">
        <w:trPr>
          <w:trHeight w:val="270"/>
        </w:trPr>
        <w:tc>
          <w:tcPr>
            <w:tcW w:w="1723" w:type="dxa"/>
          </w:tcPr>
          <w:p w:rsidR="00031D9A" w:rsidRPr="00734DCF" w:rsidRDefault="00031D9A" w:rsidP="00031D9A">
            <w:r w:rsidRPr="00734DCF">
              <w:t>NIM</w:t>
            </w:r>
          </w:p>
        </w:tc>
        <w:tc>
          <w:tcPr>
            <w:tcW w:w="3859" w:type="dxa"/>
          </w:tcPr>
          <w:p w:rsidR="00031D9A" w:rsidRPr="00734DCF" w:rsidRDefault="00031D9A" w:rsidP="00031D9A">
            <w:r w:rsidRPr="00734DCF">
              <w:t>:</w:t>
            </w:r>
            <w:r w:rsidRPr="00734DCF">
              <w:rPr>
                <w:spacing w:val="-1"/>
              </w:rPr>
              <w:t xml:space="preserve"> </w:t>
            </w:r>
            <w:r w:rsidRPr="00734DCF">
              <w:t>A11.2019.11825</w:t>
            </w:r>
          </w:p>
        </w:tc>
      </w:tr>
      <w:tr w:rsidR="00031D9A" w:rsidRPr="00734DCF" w:rsidTr="00734DCF">
        <w:trPr>
          <w:trHeight w:val="216"/>
        </w:trPr>
        <w:tc>
          <w:tcPr>
            <w:tcW w:w="1723" w:type="dxa"/>
          </w:tcPr>
          <w:p w:rsidR="00031D9A" w:rsidRPr="00734DCF" w:rsidRDefault="00031D9A" w:rsidP="00031D9A">
            <w:r w:rsidRPr="00734DCF">
              <w:t>JURUSAN</w:t>
            </w:r>
          </w:p>
        </w:tc>
        <w:tc>
          <w:tcPr>
            <w:tcW w:w="3859" w:type="dxa"/>
          </w:tcPr>
          <w:p w:rsidR="00031D9A" w:rsidRPr="00734DCF" w:rsidRDefault="00031D9A" w:rsidP="00031D9A">
            <w:r w:rsidRPr="00734DCF">
              <w:t>:</w:t>
            </w:r>
            <w:r w:rsidRPr="00734DCF">
              <w:rPr>
                <w:spacing w:val="-3"/>
              </w:rPr>
              <w:t xml:space="preserve"> </w:t>
            </w:r>
            <w:r w:rsidRPr="00734DCF">
              <w:t>TEKNIK</w:t>
            </w:r>
            <w:r w:rsidRPr="00734DCF">
              <w:rPr>
                <w:spacing w:val="-5"/>
              </w:rPr>
              <w:t xml:space="preserve"> </w:t>
            </w:r>
            <w:r w:rsidRPr="00734DCF">
              <w:t>INFORMATIKA</w:t>
            </w:r>
            <w:r w:rsidRPr="00734DCF">
              <w:rPr>
                <w:spacing w:val="-4"/>
              </w:rPr>
              <w:t xml:space="preserve"> </w:t>
            </w:r>
            <w:r w:rsidRPr="00734DCF">
              <w:t>S1</w:t>
            </w:r>
          </w:p>
        </w:tc>
      </w:tr>
      <w:tr w:rsidR="00031D9A" w:rsidRPr="00031D9A" w:rsidTr="00734DCF">
        <w:trPr>
          <w:trHeight w:val="216"/>
        </w:trPr>
        <w:tc>
          <w:tcPr>
            <w:tcW w:w="1723" w:type="dxa"/>
          </w:tcPr>
          <w:p w:rsidR="00031D9A" w:rsidRDefault="00031D9A" w:rsidP="00031D9A">
            <w:pPr>
              <w:rPr>
                <w:b/>
              </w:rPr>
            </w:pPr>
          </w:p>
          <w:p w:rsidR="00031D9A" w:rsidRPr="00031D9A" w:rsidRDefault="00031D9A" w:rsidP="00031D9A">
            <w:pPr>
              <w:rPr>
                <w:b/>
              </w:rPr>
            </w:pPr>
          </w:p>
        </w:tc>
        <w:tc>
          <w:tcPr>
            <w:tcW w:w="3859" w:type="dxa"/>
          </w:tcPr>
          <w:p w:rsidR="00031D9A" w:rsidRPr="00031D9A" w:rsidRDefault="00031D9A" w:rsidP="00484EE0">
            <w:pPr>
              <w:tabs>
                <w:tab w:val="left" w:pos="1195"/>
              </w:tabs>
              <w:rPr>
                <w:b/>
              </w:rPr>
            </w:pPr>
          </w:p>
        </w:tc>
      </w:tr>
    </w:tbl>
    <w:p w:rsidR="00031D9A" w:rsidRPr="00031D9A" w:rsidRDefault="00031D9A" w:rsidP="00031D9A">
      <w:pPr>
        <w:rPr>
          <w:b/>
          <w:sz w:val="15"/>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jc w:val="center"/>
        <w:rPr>
          <w:b/>
        </w:rPr>
      </w:pPr>
      <w:r>
        <w:rPr>
          <w:b/>
        </w:rPr>
        <w:t>FAKULTAS ILMU KOMPUTER</w:t>
      </w:r>
    </w:p>
    <w:p w:rsidR="00031D9A" w:rsidRDefault="00031D9A" w:rsidP="00031D9A">
      <w:pPr>
        <w:jc w:val="center"/>
        <w:rPr>
          <w:b/>
        </w:rPr>
      </w:pPr>
      <w:r>
        <w:rPr>
          <w:b/>
        </w:rPr>
        <w:t>UNIVERSITAS DIAN NUSWANTORO</w:t>
      </w:r>
    </w:p>
    <w:p w:rsidR="000C40FA" w:rsidRDefault="00031D9A" w:rsidP="00031D9A">
      <w:pPr>
        <w:jc w:val="center"/>
        <w:rPr>
          <w:b/>
        </w:rPr>
      </w:pPr>
      <w:r>
        <w:rPr>
          <w:b/>
        </w:rPr>
        <w:t>SEMARANG</w:t>
      </w:r>
    </w:p>
    <w:p w:rsidR="00031D9A" w:rsidRPr="00031D9A" w:rsidRDefault="009D1E06" w:rsidP="00031D9A">
      <w:pPr>
        <w:jc w:val="center"/>
        <w:rPr>
          <w:b/>
        </w:rPr>
      </w:pPr>
      <w:r>
        <w:rPr>
          <w:b/>
        </w:rPr>
        <w:t>2023</w:t>
      </w:r>
      <w:r w:rsidR="00031D9A" w:rsidRPr="00031D9A">
        <w:rPr>
          <w:b/>
        </w:rPr>
        <w:br w:type="page"/>
      </w:r>
    </w:p>
    <w:bookmarkStart w:id="0" w:name="_Toc125380478" w:displacedByCustomXml="next"/>
    <w:sdt>
      <w:sdtPr>
        <w:rPr>
          <w:rFonts w:eastAsiaTheme="minorHAnsi" w:cstheme="minorBidi"/>
          <w:b w:val="0"/>
          <w:bCs w:val="0"/>
          <w:sz w:val="24"/>
          <w:szCs w:val="22"/>
        </w:rPr>
        <w:id w:val="-250361894"/>
        <w:docPartObj>
          <w:docPartGallery w:val="Table of Contents"/>
          <w:docPartUnique/>
        </w:docPartObj>
      </w:sdtPr>
      <w:sdtEndPr>
        <w:rPr>
          <w:noProof/>
        </w:rPr>
      </w:sdtEndPr>
      <w:sdtContent>
        <w:p w:rsidR="00F0270F" w:rsidRDefault="00F0270F" w:rsidP="00F0270F">
          <w:pPr>
            <w:pStyle w:val="Heading1"/>
            <w:numPr>
              <w:ilvl w:val="0"/>
              <w:numId w:val="0"/>
            </w:numPr>
            <w:ind w:left="432"/>
          </w:pPr>
          <w:r w:rsidRPr="00E31A08">
            <w:t>Daftar Isi</w:t>
          </w:r>
          <w:bookmarkEnd w:id="0"/>
        </w:p>
        <w:p w:rsidR="00646D46" w:rsidRDefault="00F32C20">
          <w:pPr>
            <w:pStyle w:val="TOC1"/>
            <w:tabs>
              <w:tab w:val="right" w:leader="dot" w:pos="7928"/>
            </w:tabs>
            <w:rPr>
              <w:rFonts w:asciiTheme="minorHAnsi" w:eastAsiaTheme="minorEastAsia" w:hAnsiTheme="minorHAnsi"/>
              <w:noProof/>
              <w:sz w:val="22"/>
            </w:rPr>
          </w:pPr>
          <w:r>
            <w:fldChar w:fldCharType="begin"/>
          </w:r>
          <w:r>
            <w:instrText xml:space="preserve"> TOC \o "1-3" \h \z \u </w:instrText>
          </w:r>
          <w:r>
            <w:fldChar w:fldCharType="separate"/>
          </w:r>
          <w:hyperlink w:anchor="_Toc125380478" w:history="1">
            <w:r w:rsidR="00646D46" w:rsidRPr="00106045">
              <w:rPr>
                <w:rStyle w:val="Hyperlink"/>
                <w:noProof/>
              </w:rPr>
              <w:t>Daftar Isi</w:t>
            </w:r>
            <w:r w:rsidR="00646D46">
              <w:rPr>
                <w:noProof/>
                <w:webHidden/>
              </w:rPr>
              <w:tab/>
            </w:r>
            <w:r w:rsidR="00646D46">
              <w:rPr>
                <w:noProof/>
                <w:webHidden/>
              </w:rPr>
              <w:fldChar w:fldCharType="begin"/>
            </w:r>
            <w:r w:rsidR="00646D46">
              <w:rPr>
                <w:noProof/>
                <w:webHidden/>
              </w:rPr>
              <w:instrText xml:space="preserve"> PAGEREF _Toc125380478 \h </w:instrText>
            </w:r>
            <w:r w:rsidR="00646D46">
              <w:rPr>
                <w:noProof/>
                <w:webHidden/>
              </w:rPr>
            </w:r>
            <w:r w:rsidR="00646D46">
              <w:rPr>
                <w:noProof/>
                <w:webHidden/>
              </w:rPr>
              <w:fldChar w:fldCharType="separate"/>
            </w:r>
            <w:r w:rsidR="00646D46">
              <w:rPr>
                <w:noProof/>
                <w:webHidden/>
              </w:rPr>
              <w:t>ii</w:t>
            </w:r>
            <w:r w:rsidR="00646D46">
              <w:rPr>
                <w:noProof/>
                <w:webHidden/>
              </w:rPr>
              <w:fldChar w:fldCharType="end"/>
            </w:r>
          </w:hyperlink>
        </w:p>
        <w:p w:rsidR="00646D46" w:rsidRDefault="00485142">
          <w:pPr>
            <w:pStyle w:val="TOC1"/>
            <w:tabs>
              <w:tab w:val="right" w:leader="dot" w:pos="7928"/>
            </w:tabs>
            <w:rPr>
              <w:rFonts w:asciiTheme="minorHAnsi" w:eastAsiaTheme="minorEastAsia" w:hAnsiTheme="minorHAnsi"/>
              <w:noProof/>
              <w:sz w:val="22"/>
            </w:rPr>
          </w:pPr>
          <w:hyperlink w:anchor="_Toc125380479" w:history="1">
            <w:r w:rsidR="00646D46" w:rsidRPr="00106045">
              <w:rPr>
                <w:rStyle w:val="Hyperlink"/>
                <w:noProof/>
              </w:rPr>
              <w:t>Daftar Tabel</w:t>
            </w:r>
            <w:r w:rsidR="00646D46">
              <w:rPr>
                <w:noProof/>
                <w:webHidden/>
              </w:rPr>
              <w:tab/>
            </w:r>
            <w:r w:rsidR="00646D46">
              <w:rPr>
                <w:noProof/>
                <w:webHidden/>
              </w:rPr>
              <w:fldChar w:fldCharType="begin"/>
            </w:r>
            <w:r w:rsidR="00646D46">
              <w:rPr>
                <w:noProof/>
                <w:webHidden/>
              </w:rPr>
              <w:instrText xml:space="preserve"> PAGEREF _Toc125380479 \h </w:instrText>
            </w:r>
            <w:r w:rsidR="00646D46">
              <w:rPr>
                <w:noProof/>
                <w:webHidden/>
              </w:rPr>
            </w:r>
            <w:r w:rsidR="00646D46">
              <w:rPr>
                <w:noProof/>
                <w:webHidden/>
              </w:rPr>
              <w:fldChar w:fldCharType="separate"/>
            </w:r>
            <w:r w:rsidR="00646D46">
              <w:rPr>
                <w:noProof/>
                <w:webHidden/>
              </w:rPr>
              <w:t>iii</w:t>
            </w:r>
            <w:r w:rsidR="00646D46">
              <w:rPr>
                <w:noProof/>
                <w:webHidden/>
              </w:rPr>
              <w:fldChar w:fldCharType="end"/>
            </w:r>
          </w:hyperlink>
        </w:p>
        <w:p w:rsidR="00646D46" w:rsidRDefault="00485142">
          <w:pPr>
            <w:pStyle w:val="TOC1"/>
            <w:tabs>
              <w:tab w:val="right" w:leader="dot" w:pos="7928"/>
            </w:tabs>
            <w:rPr>
              <w:rFonts w:asciiTheme="minorHAnsi" w:eastAsiaTheme="minorEastAsia" w:hAnsiTheme="minorHAnsi"/>
              <w:noProof/>
              <w:sz w:val="22"/>
            </w:rPr>
          </w:pPr>
          <w:hyperlink w:anchor="_Toc125380480" w:history="1">
            <w:r w:rsidR="00646D46" w:rsidRPr="00106045">
              <w:rPr>
                <w:rStyle w:val="Hyperlink"/>
                <w:noProof/>
              </w:rPr>
              <w:t>Daftar Gambar</w:t>
            </w:r>
            <w:r w:rsidR="00646D46">
              <w:rPr>
                <w:noProof/>
                <w:webHidden/>
              </w:rPr>
              <w:tab/>
            </w:r>
            <w:r w:rsidR="00646D46">
              <w:rPr>
                <w:noProof/>
                <w:webHidden/>
              </w:rPr>
              <w:fldChar w:fldCharType="begin"/>
            </w:r>
            <w:r w:rsidR="00646D46">
              <w:rPr>
                <w:noProof/>
                <w:webHidden/>
              </w:rPr>
              <w:instrText xml:space="preserve"> PAGEREF _Toc125380480 \h </w:instrText>
            </w:r>
            <w:r w:rsidR="00646D46">
              <w:rPr>
                <w:noProof/>
                <w:webHidden/>
              </w:rPr>
            </w:r>
            <w:r w:rsidR="00646D46">
              <w:rPr>
                <w:noProof/>
                <w:webHidden/>
              </w:rPr>
              <w:fldChar w:fldCharType="separate"/>
            </w:r>
            <w:r w:rsidR="00646D46">
              <w:rPr>
                <w:noProof/>
                <w:webHidden/>
              </w:rPr>
              <w:t>iv</w:t>
            </w:r>
            <w:r w:rsidR="00646D46">
              <w:rPr>
                <w:noProof/>
                <w:webHidden/>
              </w:rPr>
              <w:fldChar w:fldCharType="end"/>
            </w:r>
          </w:hyperlink>
        </w:p>
        <w:p w:rsidR="00646D46" w:rsidRDefault="00485142">
          <w:pPr>
            <w:pStyle w:val="TOC1"/>
            <w:tabs>
              <w:tab w:val="right" w:leader="dot" w:pos="7928"/>
            </w:tabs>
            <w:rPr>
              <w:rFonts w:asciiTheme="minorHAnsi" w:eastAsiaTheme="minorEastAsia" w:hAnsiTheme="minorHAnsi"/>
              <w:noProof/>
              <w:sz w:val="22"/>
            </w:rPr>
          </w:pPr>
          <w:hyperlink w:anchor="_Toc125380481" w:history="1">
            <w:r w:rsidR="00646D46" w:rsidRPr="00106045">
              <w:rPr>
                <w:rStyle w:val="Hyperlink"/>
                <w:noProof/>
              </w:rPr>
              <w:t>BAB I PENDAHULUAN</w:t>
            </w:r>
            <w:r w:rsidR="00646D46">
              <w:rPr>
                <w:noProof/>
                <w:webHidden/>
              </w:rPr>
              <w:tab/>
            </w:r>
            <w:r w:rsidR="00646D46">
              <w:rPr>
                <w:noProof/>
                <w:webHidden/>
              </w:rPr>
              <w:fldChar w:fldCharType="begin"/>
            </w:r>
            <w:r w:rsidR="00646D46">
              <w:rPr>
                <w:noProof/>
                <w:webHidden/>
              </w:rPr>
              <w:instrText xml:space="preserve"> PAGEREF _Toc125380481 \h </w:instrText>
            </w:r>
            <w:r w:rsidR="00646D46">
              <w:rPr>
                <w:noProof/>
                <w:webHidden/>
              </w:rPr>
            </w:r>
            <w:r w:rsidR="00646D46">
              <w:rPr>
                <w:noProof/>
                <w:webHidden/>
              </w:rPr>
              <w:fldChar w:fldCharType="separate"/>
            </w:r>
            <w:r w:rsidR="00646D46">
              <w:rPr>
                <w:noProof/>
                <w:webHidden/>
              </w:rPr>
              <w:t>1</w:t>
            </w:r>
            <w:r w:rsidR="00646D46">
              <w:rPr>
                <w:noProof/>
                <w:webHidden/>
              </w:rPr>
              <w:fldChar w:fldCharType="end"/>
            </w:r>
          </w:hyperlink>
        </w:p>
        <w:p w:rsidR="00646D46" w:rsidRDefault="00485142">
          <w:pPr>
            <w:pStyle w:val="TOC2"/>
            <w:tabs>
              <w:tab w:val="left" w:pos="880"/>
              <w:tab w:val="right" w:leader="dot" w:pos="7928"/>
            </w:tabs>
            <w:rPr>
              <w:rFonts w:asciiTheme="minorHAnsi" w:eastAsiaTheme="minorEastAsia" w:hAnsiTheme="minorHAnsi"/>
              <w:noProof/>
              <w:sz w:val="22"/>
            </w:rPr>
          </w:pPr>
          <w:hyperlink w:anchor="_Toc125380482" w:history="1">
            <w:r w:rsidR="00646D46" w:rsidRPr="00106045">
              <w:rPr>
                <w:rStyle w:val="Hyperlink"/>
                <w:noProof/>
              </w:rPr>
              <w:t>1.1.</w:t>
            </w:r>
            <w:r w:rsidR="00646D46">
              <w:rPr>
                <w:rFonts w:asciiTheme="minorHAnsi" w:eastAsiaTheme="minorEastAsia" w:hAnsiTheme="minorHAnsi"/>
                <w:noProof/>
                <w:sz w:val="22"/>
              </w:rPr>
              <w:tab/>
            </w:r>
            <w:r w:rsidR="00646D46" w:rsidRPr="00106045">
              <w:rPr>
                <w:rStyle w:val="Hyperlink"/>
                <w:noProof/>
              </w:rPr>
              <w:t>Latar Belakang</w:t>
            </w:r>
            <w:r w:rsidR="00646D46">
              <w:rPr>
                <w:noProof/>
                <w:webHidden/>
              </w:rPr>
              <w:tab/>
            </w:r>
            <w:r w:rsidR="00646D46">
              <w:rPr>
                <w:noProof/>
                <w:webHidden/>
              </w:rPr>
              <w:fldChar w:fldCharType="begin"/>
            </w:r>
            <w:r w:rsidR="00646D46">
              <w:rPr>
                <w:noProof/>
                <w:webHidden/>
              </w:rPr>
              <w:instrText xml:space="preserve"> PAGEREF _Toc125380482 \h </w:instrText>
            </w:r>
            <w:r w:rsidR="00646D46">
              <w:rPr>
                <w:noProof/>
                <w:webHidden/>
              </w:rPr>
            </w:r>
            <w:r w:rsidR="00646D46">
              <w:rPr>
                <w:noProof/>
                <w:webHidden/>
              </w:rPr>
              <w:fldChar w:fldCharType="separate"/>
            </w:r>
            <w:r w:rsidR="00646D46">
              <w:rPr>
                <w:noProof/>
                <w:webHidden/>
              </w:rPr>
              <w:t>1</w:t>
            </w:r>
            <w:r w:rsidR="00646D46">
              <w:rPr>
                <w:noProof/>
                <w:webHidden/>
              </w:rPr>
              <w:fldChar w:fldCharType="end"/>
            </w:r>
          </w:hyperlink>
        </w:p>
        <w:p w:rsidR="00646D46" w:rsidRDefault="00485142">
          <w:pPr>
            <w:pStyle w:val="TOC2"/>
            <w:tabs>
              <w:tab w:val="left" w:pos="880"/>
              <w:tab w:val="right" w:leader="dot" w:pos="7928"/>
            </w:tabs>
            <w:rPr>
              <w:rFonts w:asciiTheme="minorHAnsi" w:eastAsiaTheme="minorEastAsia" w:hAnsiTheme="minorHAnsi"/>
              <w:noProof/>
              <w:sz w:val="22"/>
            </w:rPr>
          </w:pPr>
          <w:hyperlink w:anchor="_Toc125380483" w:history="1">
            <w:r w:rsidR="00646D46" w:rsidRPr="00106045">
              <w:rPr>
                <w:rStyle w:val="Hyperlink"/>
                <w:noProof/>
              </w:rPr>
              <w:t>1.2.</w:t>
            </w:r>
            <w:r w:rsidR="00646D46">
              <w:rPr>
                <w:rFonts w:asciiTheme="minorHAnsi" w:eastAsiaTheme="minorEastAsia" w:hAnsiTheme="minorHAnsi"/>
                <w:noProof/>
                <w:sz w:val="22"/>
              </w:rPr>
              <w:tab/>
            </w:r>
            <w:r w:rsidR="00646D46" w:rsidRPr="00106045">
              <w:rPr>
                <w:rStyle w:val="Hyperlink"/>
                <w:noProof/>
              </w:rPr>
              <w:t>Rumusan Masalah</w:t>
            </w:r>
            <w:r w:rsidR="00646D46">
              <w:rPr>
                <w:noProof/>
                <w:webHidden/>
              </w:rPr>
              <w:tab/>
            </w:r>
            <w:r w:rsidR="00646D46">
              <w:rPr>
                <w:noProof/>
                <w:webHidden/>
              </w:rPr>
              <w:fldChar w:fldCharType="begin"/>
            </w:r>
            <w:r w:rsidR="00646D46">
              <w:rPr>
                <w:noProof/>
                <w:webHidden/>
              </w:rPr>
              <w:instrText xml:space="preserve"> PAGEREF _Toc125380483 \h </w:instrText>
            </w:r>
            <w:r w:rsidR="00646D46">
              <w:rPr>
                <w:noProof/>
                <w:webHidden/>
              </w:rPr>
            </w:r>
            <w:r w:rsidR="00646D46">
              <w:rPr>
                <w:noProof/>
                <w:webHidden/>
              </w:rPr>
              <w:fldChar w:fldCharType="separate"/>
            </w:r>
            <w:r w:rsidR="00646D46">
              <w:rPr>
                <w:noProof/>
                <w:webHidden/>
              </w:rPr>
              <w:t>2</w:t>
            </w:r>
            <w:r w:rsidR="00646D46">
              <w:rPr>
                <w:noProof/>
                <w:webHidden/>
              </w:rPr>
              <w:fldChar w:fldCharType="end"/>
            </w:r>
          </w:hyperlink>
        </w:p>
        <w:p w:rsidR="00646D46" w:rsidRDefault="00485142">
          <w:pPr>
            <w:pStyle w:val="TOC2"/>
            <w:tabs>
              <w:tab w:val="left" w:pos="880"/>
              <w:tab w:val="right" w:leader="dot" w:pos="7928"/>
            </w:tabs>
            <w:rPr>
              <w:rFonts w:asciiTheme="minorHAnsi" w:eastAsiaTheme="minorEastAsia" w:hAnsiTheme="minorHAnsi"/>
              <w:noProof/>
              <w:sz w:val="22"/>
            </w:rPr>
          </w:pPr>
          <w:hyperlink w:anchor="_Toc125380484" w:history="1">
            <w:r w:rsidR="00646D46" w:rsidRPr="00106045">
              <w:rPr>
                <w:rStyle w:val="Hyperlink"/>
                <w:noProof/>
              </w:rPr>
              <w:t>1.3.</w:t>
            </w:r>
            <w:r w:rsidR="00646D46">
              <w:rPr>
                <w:rFonts w:asciiTheme="minorHAnsi" w:eastAsiaTheme="minorEastAsia" w:hAnsiTheme="minorHAnsi"/>
                <w:noProof/>
                <w:sz w:val="22"/>
              </w:rPr>
              <w:tab/>
            </w:r>
            <w:r w:rsidR="00646D46" w:rsidRPr="00106045">
              <w:rPr>
                <w:rStyle w:val="Hyperlink"/>
                <w:noProof/>
              </w:rPr>
              <w:t>Batasan Masalah</w:t>
            </w:r>
            <w:r w:rsidR="00646D46">
              <w:rPr>
                <w:noProof/>
                <w:webHidden/>
              </w:rPr>
              <w:tab/>
            </w:r>
            <w:r w:rsidR="00646D46">
              <w:rPr>
                <w:noProof/>
                <w:webHidden/>
              </w:rPr>
              <w:fldChar w:fldCharType="begin"/>
            </w:r>
            <w:r w:rsidR="00646D46">
              <w:rPr>
                <w:noProof/>
                <w:webHidden/>
              </w:rPr>
              <w:instrText xml:space="preserve"> PAGEREF _Toc125380484 \h </w:instrText>
            </w:r>
            <w:r w:rsidR="00646D46">
              <w:rPr>
                <w:noProof/>
                <w:webHidden/>
              </w:rPr>
            </w:r>
            <w:r w:rsidR="00646D46">
              <w:rPr>
                <w:noProof/>
                <w:webHidden/>
              </w:rPr>
              <w:fldChar w:fldCharType="separate"/>
            </w:r>
            <w:r w:rsidR="00646D46">
              <w:rPr>
                <w:noProof/>
                <w:webHidden/>
              </w:rPr>
              <w:t>3</w:t>
            </w:r>
            <w:r w:rsidR="00646D46">
              <w:rPr>
                <w:noProof/>
                <w:webHidden/>
              </w:rPr>
              <w:fldChar w:fldCharType="end"/>
            </w:r>
          </w:hyperlink>
        </w:p>
        <w:p w:rsidR="00646D46" w:rsidRDefault="00485142">
          <w:pPr>
            <w:pStyle w:val="TOC2"/>
            <w:tabs>
              <w:tab w:val="left" w:pos="880"/>
              <w:tab w:val="right" w:leader="dot" w:pos="7928"/>
            </w:tabs>
            <w:rPr>
              <w:rFonts w:asciiTheme="minorHAnsi" w:eastAsiaTheme="minorEastAsia" w:hAnsiTheme="minorHAnsi"/>
              <w:noProof/>
              <w:sz w:val="22"/>
            </w:rPr>
          </w:pPr>
          <w:hyperlink w:anchor="_Toc125380485" w:history="1">
            <w:r w:rsidR="00646D46" w:rsidRPr="00106045">
              <w:rPr>
                <w:rStyle w:val="Hyperlink"/>
                <w:noProof/>
              </w:rPr>
              <w:t>1.4.</w:t>
            </w:r>
            <w:r w:rsidR="00646D46">
              <w:rPr>
                <w:rFonts w:asciiTheme="minorHAnsi" w:eastAsiaTheme="minorEastAsia" w:hAnsiTheme="minorHAnsi"/>
                <w:noProof/>
                <w:sz w:val="22"/>
              </w:rPr>
              <w:tab/>
            </w:r>
            <w:r w:rsidR="00646D46" w:rsidRPr="00106045">
              <w:rPr>
                <w:rStyle w:val="Hyperlink"/>
                <w:noProof/>
              </w:rPr>
              <w:t>Tujuan Penelitian</w:t>
            </w:r>
            <w:r w:rsidR="00646D46">
              <w:rPr>
                <w:noProof/>
                <w:webHidden/>
              </w:rPr>
              <w:tab/>
            </w:r>
            <w:r w:rsidR="00646D46">
              <w:rPr>
                <w:noProof/>
                <w:webHidden/>
              </w:rPr>
              <w:fldChar w:fldCharType="begin"/>
            </w:r>
            <w:r w:rsidR="00646D46">
              <w:rPr>
                <w:noProof/>
                <w:webHidden/>
              </w:rPr>
              <w:instrText xml:space="preserve"> PAGEREF _Toc125380485 \h </w:instrText>
            </w:r>
            <w:r w:rsidR="00646D46">
              <w:rPr>
                <w:noProof/>
                <w:webHidden/>
              </w:rPr>
            </w:r>
            <w:r w:rsidR="00646D46">
              <w:rPr>
                <w:noProof/>
                <w:webHidden/>
              </w:rPr>
              <w:fldChar w:fldCharType="separate"/>
            </w:r>
            <w:r w:rsidR="00646D46">
              <w:rPr>
                <w:noProof/>
                <w:webHidden/>
              </w:rPr>
              <w:t>3</w:t>
            </w:r>
            <w:r w:rsidR="00646D46">
              <w:rPr>
                <w:noProof/>
                <w:webHidden/>
              </w:rPr>
              <w:fldChar w:fldCharType="end"/>
            </w:r>
          </w:hyperlink>
        </w:p>
        <w:p w:rsidR="00646D46" w:rsidRDefault="00485142">
          <w:pPr>
            <w:pStyle w:val="TOC2"/>
            <w:tabs>
              <w:tab w:val="left" w:pos="880"/>
              <w:tab w:val="right" w:leader="dot" w:pos="7928"/>
            </w:tabs>
            <w:rPr>
              <w:rFonts w:asciiTheme="minorHAnsi" w:eastAsiaTheme="minorEastAsia" w:hAnsiTheme="minorHAnsi"/>
              <w:noProof/>
              <w:sz w:val="22"/>
            </w:rPr>
          </w:pPr>
          <w:hyperlink w:anchor="_Toc125380486" w:history="1">
            <w:r w:rsidR="00646D46" w:rsidRPr="00106045">
              <w:rPr>
                <w:rStyle w:val="Hyperlink"/>
                <w:noProof/>
              </w:rPr>
              <w:t>1.5.</w:t>
            </w:r>
            <w:r w:rsidR="00646D46">
              <w:rPr>
                <w:rFonts w:asciiTheme="minorHAnsi" w:eastAsiaTheme="minorEastAsia" w:hAnsiTheme="minorHAnsi"/>
                <w:noProof/>
                <w:sz w:val="22"/>
              </w:rPr>
              <w:tab/>
            </w:r>
            <w:r w:rsidR="00646D46" w:rsidRPr="00106045">
              <w:rPr>
                <w:rStyle w:val="Hyperlink"/>
                <w:noProof/>
              </w:rPr>
              <w:t>Manfaat Penelitian</w:t>
            </w:r>
            <w:r w:rsidR="00646D46">
              <w:rPr>
                <w:noProof/>
                <w:webHidden/>
              </w:rPr>
              <w:tab/>
            </w:r>
            <w:r w:rsidR="00646D46">
              <w:rPr>
                <w:noProof/>
                <w:webHidden/>
              </w:rPr>
              <w:fldChar w:fldCharType="begin"/>
            </w:r>
            <w:r w:rsidR="00646D46">
              <w:rPr>
                <w:noProof/>
                <w:webHidden/>
              </w:rPr>
              <w:instrText xml:space="preserve"> PAGEREF _Toc125380486 \h </w:instrText>
            </w:r>
            <w:r w:rsidR="00646D46">
              <w:rPr>
                <w:noProof/>
                <w:webHidden/>
              </w:rPr>
            </w:r>
            <w:r w:rsidR="00646D46">
              <w:rPr>
                <w:noProof/>
                <w:webHidden/>
              </w:rPr>
              <w:fldChar w:fldCharType="separate"/>
            </w:r>
            <w:r w:rsidR="00646D46">
              <w:rPr>
                <w:noProof/>
                <w:webHidden/>
              </w:rPr>
              <w:t>3</w:t>
            </w:r>
            <w:r w:rsidR="00646D46">
              <w:rPr>
                <w:noProof/>
                <w:webHidden/>
              </w:rPr>
              <w:fldChar w:fldCharType="end"/>
            </w:r>
          </w:hyperlink>
        </w:p>
        <w:p w:rsidR="00646D46" w:rsidRDefault="00485142">
          <w:pPr>
            <w:pStyle w:val="TOC1"/>
            <w:tabs>
              <w:tab w:val="right" w:leader="dot" w:pos="7928"/>
            </w:tabs>
            <w:rPr>
              <w:rFonts w:asciiTheme="minorHAnsi" w:eastAsiaTheme="minorEastAsia" w:hAnsiTheme="minorHAnsi"/>
              <w:noProof/>
              <w:sz w:val="22"/>
            </w:rPr>
          </w:pPr>
          <w:hyperlink w:anchor="_Toc125380487" w:history="1">
            <w:r w:rsidR="00646D46" w:rsidRPr="00106045">
              <w:rPr>
                <w:rStyle w:val="Hyperlink"/>
                <w:noProof/>
              </w:rPr>
              <w:t>BAB II LANDASAN TEORI</w:t>
            </w:r>
            <w:r w:rsidR="00646D46">
              <w:rPr>
                <w:noProof/>
                <w:webHidden/>
              </w:rPr>
              <w:tab/>
            </w:r>
            <w:r w:rsidR="00646D46">
              <w:rPr>
                <w:noProof/>
                <w:webHidden/>
              </w:rPr>
              <w:fldChar w:fldCharType="begin"/>
            </w:r>
            <w:r w:rsidR="00646D46">
              <w:rPr>
                <w:noProof/>
                <w:webHidden/>
              </w:rPr>
              <w:instrText xml:space="preserve"> PAGEREF _Toc125380487 \h </w:instrText>
            </w:r>
            <w:r w:rsidR="00646D46">
              <w:rPr>
                <w:noProof/>
                <w:webHidden/>
              </w:rPr>
            </w:r>
            <w:r w:rsidR="00646D46">
              <w:rPr>
                <w:noProof/>
                <w:webHidden/>
              </w:rPr>
              <w:fldChar w:fldCharType="separate"/>
            </w:r>
            <w:r w:rsidR="00646D46">
              <w:rPr>
                <w:noProof/>
                <w:webHidden/>
              </w:rPr>
              <w:t>5</w:t>
            </w:r>
            <w:r w:rsidR="00646D46">
              <w:rPr>
                <w:noProof/>
                <w:webHidden/>
              </w:rPr>
              <w:fldChar w:fldCharType="end"/>
            </w:r>
          </w:hyperlink>
        </w:p>
        <w:p w:rsidR="00646D46" w:rsidRDefault="00485142">
          <w:pPr>
            <w:pStyle w:val="TOC2"/>
            <w:tabs>
              <w:tab w:val="left" w:pos="880"/>
              <w:tab w:val="right" w:leader="dot" w:pos="7928"/>
            </w:tabs>
            <w:rPr>
              <w:rFonts w:asciiTheme="minorHAnsi" w:eastAsiaTheme="minorEastAsia" w:hAnsiTheme="minorHAnsi"/>
              <w:noProof/>
              <w:sz w:val="22"/>
            </w:rPr>
          </w:pPr>
          <w:hyperlink w:anchor="_Toc125380489" w:history="1">
            <w:r w:rsidR="00646D46" w:rsidRPr="00106045">
              <w:rPr>
                <w:rStyle w:val="Hyperlink"/>
                <w:noProof/>
              </w:rPr>
              <w:t>2.1.</w:t>
            </w:r>
            <w:r w:rsidR="00646D46">
              <w:rPr>
                <w:rFonts w:asciiTheme="minorHAnsi" w:eastAsiaTheme="minorEastAsia" w:hAnsiTheme="minorHAnsi"/>
                <w:noProof/>
                <w:sz w:val="22"/>
              </w:rPr>
              <w:tab/>
            </w:r>
            <w:r w:rsidR="00646D46" w:rsidRPr="00106045">
              <w:rPr>
                <w:rStyle w:val="Hyperlink"/>
                <w:noProof/>
              </w:rPr>
              <w:t>Tinjauan Studi</w:t>
            </w:r>
            <w:r w:rsidR="00646D46">
              <w:rPr>
                <w:noProof/>
                <w:webHidden/>
              </w:rPr>
              <w:tab/>
            </w:r>
            <w:r w:rsidR="00646D46">
              <w:rPr>
                <w:noProof/>
                <w:webHidden/>
              </w:rPr>
              <w:fldChar w:fldCharType="begin"/>
            </w:r>
            <w:r w:rsidR="00646D46">
              <w:rPr>
                <w:noProof/>
                <w:webHidden/>
              </w:rPr>
              <w:instrText xml:space="preserve"> PAGEREF _Toc125380489 \h </w:instrText>
            </w:r>
            <w:r w:rsidR="00646D46">
              <w:rPr>
                <w:noProof/>
                <w:webHidden/>
              </w:rPr>
            </w:r>
            <w:r w:rsidR="00646D46">
              <w:rPr>
                <w:noProof/>
                <w:webHidden/>
              </w:rPr>
              <w:fldChar w:fldCharType="separate"/>
            </w:r>
            <w:r w:rsidR="00646D46">
              <w:rPr>
                <w:noProof/>
                <w:webHidden/>
              </w:rPr>
              <w:t>5</w:t>
            </w:r>
            <w:r w:rsidR="00646D46">
              <w:rPr>
                <w:noProof/>
                <w:webHidden/>
              </w:rPr>
              <w:fldChar w:fldCharType="end"/>
            </w:r>
          </w:hyperlink>
        </w:p>
        <w:p w:rsidR="00646D46" w:rsidRDefault="00485142">
          <w:pPr>
            <w:pStyle w:val="TOC2"/>
            <w:tabs>
              <w:tab w:val="left" w:pos="880"/>
              <w:tab w:val="right" w:leader="dot" w:pos="7928"/>
            </w:tabs>
            <w:rPr>
              <w:rFonts w:asciiTheme="minorHAnsi" w:eastAsiaTheme="minorEastAsia" w:hAnsiTheme="minorHAnsi"/>
              <w:noProof/>
              <w:sz w:val="22"/>
            </w:rPr>
          </w:pPr>
          <w:hyperlink w:anchor="_Toc125380490" w:history="1">
            <w:r w:rsidR="00646D46" w:rsidRPr="00106045">
              <w:rPr>
                <w:rStyle w:val="Hyperlink"/>
                <w:noProof/>
              </w:rPr>
              <w:t>2.2.</w:t>
            </w:r>
            <w:r w:rsidR="00646D46">
              <w:rPr>
                <w:rFonts w:asciiTheme="minorHAnsi" w:eastAsiaTheme="minorEastAsia" w:hAnsiTheme="minorHAnsi"/>
                <w:noProof/>
                <w:sz w:val="22"/>
              </w:rPr>
              <w:tab/>
            </w:r>
            <w:r w:rsidR="00646D46" w:rsidRPr="00106045">
              <w:rPr>
                <w:rStyle w:val="Hyperlink"/>
                <w:noProof/>
              </w:rPr>
              <w:t>Landasan Teori</w:t>
            </w:r>
            <w:r w:rsidR="00646D46">
              <w:rPr>
                <w:noProof/>
                <w:webHidden/>
              </w:rPr>
              <w:tab/>
            </w:r>
            <w:r w:rsidR="00646D46">
              <w:rPr>
                <w:noProof/>
                <w:webHidden/>
              </w:rPr>
              <w:fldChar w:fldCharType="begin"/>
            </w:r>
            <w:r w:rsidR="00646D46">
              <w:rPr>
                <w:noProof/>
                <w:webHidden/>
              </w:rPr>
              <w:instrText xml:space="preserve"> PAGEREF _Toc125380490 \h </w:instrText>
            </w:r>
            <w:r w:rsidR="00646D46">
              <w:rPr>
                <w:noProof/>
                <w:webHidden/>
              </w:rPr>
            </w:r>
            <w:r w:rsidR="00646D46">
              <w:rPr>
                <w:noProof/>
                <w:webHidden/>
              </w:rPr>
              <w:fldChar w:fldCharType="separate"/>
            </w:r>
            <w:r w:rsidR="00646D46">
              <w:rPr>
                <w:noProof/>
                <w:webHidden/>
              </w:rPr>
              <w:t>9</w:t>
            </w:r>
            <w:r w:rsidR="00646D46">
              <w:rPr>
                <w:noProof/>
                <w:webHidden/>
              </w:rPr>
              <w:fldChar w:fldCharType="end"/>
            </w:r>
          </w:hyperlink>
        </w:p>
        <w:p w:rsidR="00646D46" w:rsidRDefault="00485142">
          <w:pPr>
            <w:pStyle w:val="TOC3"/>
            <w:tabs>
              <w:tab w:val="left" w:pos="1320"/>
              <w:tab w:val="right" w:leader="dot" w:pos="7928"/>
            </w:tabs>
            <w:rPr>
              <w:rFonts w:asciiTheme="minorHAnsi" w:eastAsiaTheme="minorEastAsia" w:hAnsiTheme="minorHAnsi"/>
              <w:noProof/>
              <w:sz w:val="22"/>
            </w:rPr>
          </w:pPr>
          <w:hyperlink w:anchor="_Toc125380499" w:history="1">
            <w:r w:rsidR="00646D46" w:rsidRPr="00106045">
              <w:rPr>
                <w:rStyle w:val="Hyperlink"/>
                <w:noProof/>
              </w:rPr>
              <w:t>2.2.1</w:t>
            </w:r>
            <w:r w:rsidR="00646D46">
              <w:rPr>
                <w:rFonts w:asciiTheme="minorHAnsi" w:eastAsiaTheme="minorEastAsia" w:hAnsiTheme="minorHAnsi"/>
                <w:noProof/>
                <w:sz w:val="22"/>
              </w:rPr>
              <w:tab/>
            </w:r>
            <w:r w:rsidR="00646D46" w:rsidRPr="00106045">
              <w:rPr>
                <w:rStyle w:val="Hyperlink"/>
                <w:noProof/>
              </w:rPr>
              <w:t>Implementasi</w:t>
            </w:r>
            <w:r w:rsidR="00646D46">
              <w:rPr>
                <w:noProof/>
                <w:webHidden/>
              </w:rPr>
              <w:tab/>
            </w:r>
            <w:r w:rsidR="00646D46">
              <w:rPr>
                <w:noProof/>
                <w:webHidden/>
              </w:rPr>
              <w:fldChar w:fldCharType="begin"/>
            </w:r>
            <w:r w:rsidR="00646D46">
              <w:rPr>
                <w:noProof/>
                <w:webHidden/>
              </w:rPr>
              <w:instrText xml:space="preserve"> PAGEREF _Toc125380499 \h </w:instrText>
            </w:r>
            <w:r w:rsidR="00646D46">
              <w:rPr>
                <w:noProof/>
                <w:webHidden/>
              </w:rPr>
            </w:r>
            <w:r w:rsidR="00646D46">
              <w:rPr>
                <w:noProof/>
                <w:webHidden/>
              </w:rPr>
              <w:fldChar w:fldCharType="separate"/>
            </w:r>
            <w:r w:rsidR="00646D46">
              <w:rPr>
                <w:noProof/>
                <w:webHidden/>
              </w:rPr>
              <w:t>9</w:t>
            </w:r>
            <w:r w:rsidR="00646D46">
              <w:rPr>
                <w:noProof/>
                <w:webHidden/>
              </w:rPr>
              <w:fldChar w:fldCharType="end"/>
            </w:r>
          </w:hyperlink>
        </w:p>
        <w:p w:rsidR="00646D46" w:rsidRDefault="00485142">
          <w:pPr>
            <w:pStyle w:val="TOC3"/>
            <w:tabs>
              <w:tab w:val="left" w:pos="1320"/>
              <w:tab w:val="right" w:leader="dot" w:pos="7928"/>
            </w:tabs>
            <w:rPr>
              <w:rFonts w:asciiTheme="minorHAnsi" w:eastAsiaTheme="minorEastAsia" w:hAnsiTheme="minorHAnsi"/>
              <w:noProof/>
              <w:sz w:val="22"/>
            </w:rPr>
          </w:pPr>
          <w:hyperlink w:anchor="_Toc125380500" w:history="1">
            <w:r w:rsidR="00646D46" w:rsidRPr="00106045">
              <w:rPr>
                <w:rStyle w:val="Hyperlink"/>
                <w:noProof/>
              </w:rPr>
              <w:t>2.2.2</w:t>
            </w:r>
            <w:r w:rsidR="00646D46">
              <w:rPr>
                <w:rFonts w:asciiTheme="minorHAnsi" w:eastAsiaTheme="minorEastAsia" w:hAnsiTheme="minorHAnsi"/>
                <w:noProof/>
                <w:sz w:val="22"/>
              </w:rPr>
              <w:tab/>
            </w:r>
            <w:r w:rsidR="00646D46" w:rsidRPr="00106045">
              <w:rPr>
                <w:rStyle w:val="Hyperlink"/>
                <w:noProof/>
              </w:rPr>
              <w:t>Web engineering</w:t>
            </w:r>
            <w:r w:rsidR="00646D46">
              <w:rPr>
                <w:noProof/>
                <w:webHidden/>
              </w:rPr>
              <w:tab/>
            </w:r>
            <w:r w:rsidR="00646D46">
              <w:rPr>
                <w:noProof/>
                <w:webHidden/>
              </w:rPr>
              <w:fldChar w:fldCharType="begin"/>
            </w:r>
            <w:r w:rsidR="00646D46">
              <w:rPr>
                <w:noProof/>
                <w:webHidden/>
              </w:rPr>
              <w:instrText xml:space="preserve"> PAGEREF _Toc125380500 \h </w:instrText>
            </w:r>
            <w:r w:rsidR="00646D46">
              <w:rPr>
                <w:noProof/>
                <w:webHidden/>
              </w:rPr>
            </w:r>
            <w:r w:rsidR="00646D46">
              <w:rPr>
                <w:noProof/>
                <w:webHidden/>
              </w:rPr>
              <w:fldChar w:fldCharType="separate"/>
            </w:r>
            <w:r w:rsidR="00646D46">
              <w:rPr>
                <w:noProof/>
                <w:webHidden/>
              </w:rPr>
              <w:t>9</w:t>
            </w:r>
            <w:r w:rsidR="00646D46">
              <w:rPr>
                <w:noProof/>
                <w:webHidden/>
              </w:rPr>
              <w:fldChar w:fldCharType="end"/>
            </w:r>
          </w:hyperlink>
        </w:p>
        <w:p w:rsidR="00646D46" w:rsidRDefault="00485142">
          <w:pPr>
            <w:pStyle w:val="TOC3"/>
            <w:tabs>
              <w:tab w:val="left" w:pos="1320"/>
              <w:tab w:val="right" w:leader="dot" w:pos="7928"/>
            </w:tabs>
            <w:rPr>
              <w:rFonts w:asciiTheme="minorHAnsi" w:eastAsiaTheme="minorEastAsia" w:hAnsiTheme="minorHAnsi"/>
              <w:noProof/>
              <w:sz w:val="22"/>
            </w:rPr>
          </w:pPr>
          <w:hyperlink w:anchor="_Toc125380501" w:history="1">
            <w:r w:rsidR="00646D46" w:rsidRPr="00106045">
              <w:rPr>
                <w:rStyle w:val="Hyperlink"/>
                <w:noProof/>
              </w:rPr>
              <w:t>2.2.3</w:t>
            </w:r>
            <w:r w:rsidR="00646D46">
              <w:rPr>
                <w:rFonts w:asciiTheme="minorHAnsi" w:eastAsiaTheme="minorEastAsia" w:hAnsiTheme="minorHAnsi"/>
                <w:noProof/>
                <w:sz w:val="22"/>
              </w:rPr>
              <w:tab/>
            </w:r>
            <w:r w:rsidR="00646D46" w:rsidRPr="00106045">
              <w:rPr>
                <w:rStyle w:val="Hyperlink"/>
                <w:noProof/>
              </w:rPr>
              <w:t>Pemantauan</w:t>
            </w:r>
            <w:r w:rsidR="00646D46">
              <w:rPr>
                <w:noProof/>
                <w:webHidden/>
              </w:rPr>
              <w:tab/>
            </w:r>
            <w:r w:rsidR="00646D46">
              <w:rPr>
                <w:noProof/>
                <w:webHidden/>
              </w:rPr>
              <w:fldChar w:fldCharType="begin"/>
            </w:r>
            <w:r w:rsidR="00646D46">
              <w:rPr>
                <w:noProof/>
                <w:webHidden/>
              </w:rPr>
              <w:instrText xml:space="preserve"> PAGEREF _Toc125380501 \h </w:instrText>
            </w:r>
            <w:r w:rsidR="00646D46">
              <w:rPr>
                <w:noProof/>
                <w:webHidden/>
              </w:rPr>
            </w:r>
            <w:r w:rsidR="00646D46">
              <w:rPr>
                <w:noProof/>
                <w:webHidden/>
              </w:rPr>
              <w:fldChar w:fldCharType="separate"/>
            </w:r>
            <w:r w:rsidR="00646D46">
              <w:rPr>
                <w:noProof/>
                <w:webHidden/>
              </w:rPr>
              <w:t>11</w:t>
            </w:r>
            <w:r w:rsidR="00646D46">
              <w:rPr>
                <w:noProof/>
                <w:webHidden/>
              </w:rPr>
              <w:fldChar w:fldCharType="end"/>
            </w:r>
          </w:hyperlink>
        </w:p>
        <w:p w:rsidR="00646D46" w:rsidRDefault="00485142">
          <w:pPr>
            <w:pStyle w:val="TOC3"/>
            <w:tabs>
              <w:tab w:val="left" w:pos="1320"/>
              <w:tab w:val="right" w:leader="dot" w:pos="7928"/>
            </w:tabs>
            <w:rPr>
              <w:rFonts w:asciiTheme="minorHAnsi" w:eastAsiaTheme="minorEastAsia" w:hAnsiTheme="minorHAnsi"/>
              <w:noProof/>
              <w:sz w:val="22"/>
            </w:rPr>
          </w:pPr>
          <w:hyperlink w:anchor="_Toc125380502" w:history="1">
            <w:r w:rsidR="00646D46" w:rsidRPr="00106045">
              <w:rPr>
                <w:rStyle w:val="Hyperlink"/>
                <w:noProof/>
              </w:rPr>
              <w:t>2.2.4</w:t>
            </w:r>
            <w:r w:rsidR="00646D46">
              <w:rPr>
                <w:rFonts w:asciiTheme="minorHAnsi" w:eastAsiaTheme="minorEastAsia" w:hAnsiTheme="minorHAnsi"/>
                <w:noProof/>
                <w:sz w:val="22"/>
              </w:rPr>
              <w:tab/>
            </w:r>
            <w:r w:rsidR="00646D46" w:rsidRPr="00106045">
              <w:rPr>
                <w:rStyle w:val="Hyperlink"/>
                <w:noProof/>
              </w:rPr>
              <w:t>Tools pembuatan aplikasi</w:t>
            </w:r>
            <w:r w:rsidR="00646D46">
              <w:rPr>
                <w:noProof/>
                <w:webHidden/>
              </w:rPr>
              <w:tab/>
            </w:r>
            <w:r w:rsidR="00646D46">
              <w:rPr>
                <w:noProof/>
                <w:webHidden/>
              </w:rPr>
              <w:fldChar w:fldCharType="begin"/>
            </w:r>
            <w:r w:rsidR="00646D46">
              <w:rPr>
                <w:noProof/>
                <w:webHidden/>
              </w:rPr>
              <w:instrText xml:space="preserve"> PAGEREF _Toc125380502 \h </w:instrText>
            </w:r>
            <w:r w:rsidR="00646D46">
              <w:rPr>
                <w:noProof/>
                <w:webHidden/>
              </w:rPr>
            </w:r>
            <w:r w:rsidR="00646D46">
              <w:rPr>
                <w:noProof/>
                <w:webHidden/>
              </w:rPr>
              <w:fldChar w:fldCharType="separate"/>
            </w:r>
            <w:r w:rsidR="00646D46">
              <w:rPr>
                <w:noProof/>
                <w:webHidden/>
              </w:rPr>
              <w:t>11</w:t>
            </w:r>
            <w:r w:rsidR="00646D46">
              <w:rPr>
                <w:noProof/>
                <w:webHidden/>
              </w:rPr>
              <w:fldChar w:fldCharType="end"/>
            </w:r>
          </w:hyperlink>
        </w:p>
        <w:p w:rsidR="00646D46" w:rsidRDefault="00485142">
          <w:pPr>
            <w:pStyle w:val="TOC3"/>
            <w:tabs>
              <w:tab w:val="left" w:pos="1320"/>
              <w:tab w:val="right" w:leader="dot" w:pos="7928"/>
            </w:tabs>
            <w:rPr>
              <w:rFonts w:asciiTheme="minorHAnsi" w:eastAsiaTheme="minorEastAsia" w:hAnsiTheme="minorHAnsi"/>
              <w:noProof/>
              <w:sz w:val="22"/>
            </w:rPr>
          </w:pPr>
          <w:hyperlink w:anchor="_Toc125380503" w:history="1">
            <w:r w:rsidR="00646D46" w:rsidRPr="00106045">
              <w:rPr>
                <w:rStyle w:val="Hyperlink"/>
                <w:noProof/>
              </w:rPr>
              <w:t>2.2.5</w:t>
            </w:r>
            <w:r w:rsidR="00646D46">
              <w:rPr>
                <w:rFonts w:asciiTheme="minorHAnsi" w:eastAsiaTheme="minorEastAsia" w:hAnsiTheme="minorHAnsi"/>
                <w:noProof/>
                <w:sz w:val="22"/>
              </w:rPr>
              <w:tab/>
            </w:r>
            <w:r w:rsidR="00646D46" w:rsidRPr="00106045">
              <w:rPr>
                <w:rStyle w:val="Hyperlink"/>
                <w:noProof/>
              </w:rPr>
              <w:t>Kerangka Pemikiran</w:t>
            </w:r>
            <w:r w:rsidR="00646D46">
              <w:rPr>
                <w:noProof/>
                <w:webHidden/>
              </w:rPr>
              <w:tab/>
            </w:r>
            <w:r w:rsidR="00646D46">
              <w:rPr>
                <w:noProof/>
                <w:webHidden/>
              </w:rPr>
              <w:fldChar w:fldCharType="begin"/>
            </w:r>
            <w:r w:rsidR="00646D46">
              <w:rPr>
                <w:noProof/>
                <w:webHidden/>
              </w:rPr>
              <w:instrText xml:space="preserve"> PAGEREF _Toc125380503 \h </w:instrText>
            </w:r>
            <w:r w:rsidR="00646D46">
              <w:rPr>
                <w:noProof/>
                <w:webHidden/>
              </w:rPr>
            </w:r>
            <w:r w:rsidR="00646D46">
              <w:rPr>
                <w:noProof/>
                <w:webHidden/>
              </w:rPr>
              <w:fldChar w:fldCharType="separate"/>
            </w:r>
            <w:r w:rsidR="00646D46">
              <w:rPr>
                <w:noProof/>
                <w:webHidden/>
              </w:rPr>
              <w:t>16</w:t>
            </w:r>
            <w:r w:rsidR="00646D46">
              <w:rPr>
                <w:noProof/>
                <w:webHidden/>
              </w:rPr>
              <w:fldChar w:fldCharType="end"/>
            </w:r>
          </w:hyperlink>
        </w:p>
        <w:p w:rsidR="00646D46" w:rsidRDefault="00485142">
          <w:pPr>
            <w:pStyle w:val="TOC1"/>
            <w:tabs>
              <w:tab w:val="right" w:leader="dot" w:pos="7928"/>
            </w:tabs>
            <w:rPr>
              <w:rFonts w:asciiTheme="minorHAnsi" w:eastAsiaTheme="minorEastAsia" w:hAnsiTheme="minorHAnsi"/>
              <w:noProof/>
              <w:sz w:val="22"/>
            </w:rPr>
          </w:pPr>
          <w:hyperlink w:anchor="_Toc125380504" w:history="1">
            <w:r w:rsidR="00646D46" w:rsidRPr="00106045">
              <w:rPr>
                <w:rStyle w:val="Hyperlink"/>
                <w:noProof/>
              </w:rPr>
              <w:t>BAB III METODE PENELITIAN</w:t>
            </w:r>
            <w:r w:rsidR="00646D46">
              <w:rPr>
                <w:noProof/>
                <w:webHidden/>
              </w:rPr>
              <w:tab/>
            </w:r>
            <w:r w:rsidR="00646D46">
              <w:rPr>
                <w:noProof/>
                <w:webHidden/>
              </w:rPr>
              <w:fldChar w:fldCharType="begin"/>
            </w:r>
            <w:r w:rsidR="00646D46">
              <w:rPr>
                <w:noProof/>
                <w:webHidden/>
              </w:rPr>
              <w:instrText xml:space="preserve"> PAGEREF _Toc125380504 \h </w:instrText>
            </w:r>
            <w:r w:rsidR="00646D46">
              <w:rPr>
                <w:noProof/>
                <w:webHidden/>
              </w:rPr>
            </w:r>
            <w:r w:rsidR="00646D46">
              <w:rPr>
                <w:noProof/>
                <w:webHidden/>
              </w:rPr>
              <w:fldChar w:fldCharType="separate"/>
            </w:r>
            <w:r w:rsidR="00646D46">
              <w:rPr>
                <w:noProof/>
                <w:webHidden/>
              </w:rPr>
              <w:t>18</w:t>
            </w:r>
            <w:r w:rsidR="00646D46">
              <w:rPr>
                <w:noProof/>
                <w:webHidden/>
              </w:rPr>
              <w:fldChar w:fldCharType="end"/>
            </w:r>
          </w:hyperlink>
        </w:p>
        <w:p w:rsidR="00646D46" w:rsidRDefault="00485142">
          <w:pPr>
            <w:pStyle w:val="TOC2"/>
            <w:tabs>
              <w:tab w:val="left" w:pos="880"/>
              <w:tab w:val="right" w:leader="dot" w:pos="7928"/>
            </w:tabs>
            <w:rPr>
              <w:rFonts w:asciiTheme="minorHAnsi" w:eastAsiaTheme="minorEastAsia" w:hAnsiTheme="minorHAnsi"/>
              <w:noProof/>
              <w:sz w:val="22"/>
            </w:rPr>
          </w:pPr>
          <w:hyperlink w:anchor="_Toc125380506" w:history="1">
            <w:r w:rsidR="00646D46" w:rsidRPr="00106045">
              <w:rPr>
                <w:rStyle w:val="Hyperlink"/>
                <w:noProof/>
              </w:rPr>
              <w:t>3.1</w:t>
            </w:r>
            <w:r w:rsidR="00646D46">
              <w:rPr>
                <w:rFonts w:asciiTheme="minorHAnsi" w:eastAsiaTheme="minorEastAsia" w:hAnsiTheme="minorHAnsi"/>
                <w:noProof/>
                <w:sz w:val="22"/>
              </w:rPr>
              <w:tab/>
            </w:r>
            <w:r w:rsidR="00646D46" w:rsidRPr="00106045">
              <w:rPr>
                <w:rStyle w:val="Hyperlink"/>
                <w:noProof/>
              </w:rPr>
              <w:t>Metode Pengumpulan Data</w:t>
            </w:r>
            <w:r w:rsidR="00646D46">
              <w:rPr>
                <w:noProof/>
                <w:webHidden/>
              </w:rPr>
              <w:tab/>
            </w:r>
            <w:r w:rsidR="00646D46">
              <w:rPr>
                <w:noProof/>
                <w:webHidden/>
              </w:rPr>
              <w:fldChar w:fldCharType="begin"/>
            </w:r>
            <w:r w:rsidR="00646D46">
              <w:rPr>
                <w:noProof/>
                <w:webHidden/>
              </w:rPr>
              <w:instrText xml:space="preserve"> PAGEREF _Toc125380506 \h </w:instrText>
            </w:r>
            <w:r w:rsidR="00646D46">
              <w:rPr>
                <w:noProof/>
                <w:webHidden/>
              </w:rPr>
            </w:r>
            <w:r w:rsidR="00646D46">
              <w:rPr>
                <w:noProof/>
                <w:webHidden/>
              </w:rPr>
              <w:fldChar w:fldCharType="separate"/>
            </w:r>
            <w:r w:rsidR="00646D46">
              <w:rPr>
                <w:noProof/>
                <w:webHidden/>
              </w:rPr>
              <w:t>18</w:t>
            </w:r>
            <w:r w:rsidR="00646D46">
              <w:rPr>
                <w:noProof/>
                <w:webHidden/>
              </w:rPr>
              <w:fldChar w:fldCharType="end"/>
            </w:r>
          </w:hyperlink>
        </w:p>
        <w:p w:rsidR="00646D46" w:rsidRDefault="00485142">
          <w:pPr>
            <w:pStyle w:val="TOC2"/>
            <w:tabs>
              <w:tab w:val="left" w:pos="880"/>
              <w:tab w:val="right" w:leader="dot" w:pos="7928"/>
            </w:tabs>
            <w:rPr>
              <w:rFonts w:asciiTheme="minorHAnsi" w:eastAsiaTheme="minorEastAsia" w:hAnsiTheme="minorHAnsi"/>
              <w:noProof/>
              <w:sz w:val="22"/>
            </w:rPr>
          </w:pPr>
          <w:hyperlink w:anchor="_Toc125380507" w:history="1">
            <w:r w:rsidR="00646D46" w:rsidRPr="00106045">
              <w:rPr>
                <w:rStyle w:val="Hyperlink"/>
                <w:noProof/>
              </w:rPr>
              <w:t>3.2</w:t>
            </w:r>
            <w:r w:rsidR="00646D46">
              <w:rPr>
                <w:rFonts w:asciiTheme="minorHAnsi" w:eastAsiaTheme="minorEastAsia" w:hAnsiTheme="minorHAnsi"/>
                <w:noProof/>
                <w:sz w:val="22"/>
              </w:rPr>
              <w:tab/>
            </w:r>
            <w:r w:rsidR="00646D46" w:rsidRPr="00106045">
              <w:rPr>
                <w:rStyle w:val="Hyperlink"/>
                <w:noProof/>
              </w:rPr>
              <w:t>Metode Yang Diusulkan</w:t>
            </w:r>
            <w:r w:rsidR="00646D46">
              <w:rPr>
                <w:noProof/>
                <w:webHidden/>
              </w:rPr>
              <w:tab/>
            </w:r>
            <w:r w:rsidR="00646D46">
              <w:rPr>
                <w:noProof/>
                <w:webHidden/>
              </w:rPr>
              <w:fldChar w:fldCharType="begin"/>
            </w:r>
            <w:r w:rsidR="00646D46">
              <w:rPr>
                <w:noProof/>
                <w:webHidden/>
              </w:rPr>
              <w:instrText xml:space="preserve"> PAGEREF _Toc125380507 \h </w:instrText>
            </w:r>
            <w:r w:rsidR="00646D46">
              <w:rPr>
                <w:noProof/>
                <w:webHidden/>
              </w:rPr>
            </w:r>
            <w:r w:rsidR="00646D46">
              <w:rPr>
                <w:noProof/>
                <w:webHidden/>
              </w:rPr>
              <w:fldChar w:fldCharType="separate"/>
            </w:r>
            <w:r w:rsidR="00646D46">
              <w:rPr>
                <w:noProof/>
                <w:webHidden/>
              </w:rPr>
              <w:t>18</w:t>
            </w:r>
            <w:r w:rsidR="00646D46">
              <w:rPr>
                <w:noProof/>
                <w:webHidden/>
              </w:rPr>
              <w:fldChar w:fldCharType="end"/>
            </w:r>
          </w:hyperlink>
        </w:p>
        <w:p w:rsidR="00646D46" w:rsidRDefault="00485142">
          <w:pPr>
            <w:pStyle w:val="TOC2"/>
            <w:tabs>
              <w:tab w:val="left" w:pos="880"/>
              <w:tab w:val="right" w:leader="dot" w:pos="7928"/>
            </w:tabs>
            <w:rPr>
              <w:rFonts w:asciiTheme="minorHAnsi" w:eastAsiaTheme="minorEastAsia" w:hAnsiTheme="minorHAnsi"/>
              <w:noProof/>
              <w:sz w:val="22"/>
            </w:rPr>
          </w:pPr>
          <w:hyperlink w:anchor="_Toc125380508" w:history="1">
            <w:r w:rsidR="00646D46" w:rsidRPr="00106045">
              <w:rPr>
                <w:rStyle w:val="Hyperlink"/>
                <w:noProof/>
              </w:rPr>
              <w:t>3.3</w:t>
            </w:r>
            <w:r w:rsidR="00646D46">
              <w:rPr>
                <w:rFonts w:asciiTheme="minorHAnsi" w:eastAsiaTheme="minorEastAsia" w:hAnsiTheme="minorHAnsi"/>
                <w:noProof/>
                <w:sz w:val="22"/>
              </w:rPr>
              <w:tab/>
            </w:r>
            <w:r w:rsidR="00646D46" w:rsidRPr="00106045">
              <w:rPr>
                <w:rStyle w:val="Hyperlink"/>
                <w:noProof/>
              </w:rPr>
              <w:t>Metode Pengujian</w:t>
            </w:r>
            <w:r w:rsidR="00646D46">
              <w:rPr>
                <w:noProof/>
                <w:webHidden/>
              </w:rPr>
              <w:tab/>
            </w:r>
            <w:r w:rsidR="00646D46">
              <w:rPr>
                <w:noProof/>
                <w:webHidden/>
              </w:rPr>
              <w:fldChar w:fldCharType="begin"/>
            </w:r>
            <w:r w:rsidR="00646D46">
              <w:rPr>
                <w:noProof/>
                <w:webHidden/>
              </w:rPr>
              <w:instrText xml:space="preserve"> PAGEREF _Toc125380508 \h </w:instrText>
            </w:r>
            <w:r w:rsidR="00646D46">
              <w:rPr>
                <w:noProof/>
                <w:webHidden/>
              </w:rPr>
            </w:r>
            <w:r w:rsidR="00646D46">
              <w:rPr>
                <w:noProof/>
                <w:webHidden/>
              </w:rPr>
              <w:fldChar w:fldCharType="separate"/>
            </w:r>
            <w:r w:rsidR="00646D46">
              <w:rPr>
                <w:noProof/>
                <w:webHidden/>
              </w:rPr>
              <w:t>19</w:t>
            </w:r>
            <w:r w:rsidR="00646D46">
              <w:rPr>
                <w:noProof/>
                <w:webHidden/>
              </w:rPr>
              <w:fldChar w:fldCharType="end"/>
            </w:r>
          </w:hyperlink>
        </w:p>
        <w:p w:rsidR="00646D46" w:rsidRDefault="00485142">
          <w:pPr>
            <w:pStyle w:val="TOC1"/>
            <w:tabs>
              <w:tab w:val="right" w:leader="dot" w:pos="7928"/>
            </w:tabs>
            <w:rPr>
              <w:rFonts w:asciiTheme="minorHAnsi" w:eastAsiaTheme="minorEastAsia" w:hAnsiTheme="minorHAnsi"/>
              <w:noProof/>
              <w:sz w:val="22"/>
            </w:rPr>
          </w:pPr>
          <w:hyperlink w:anchor="_Toc125380509" w:history="1">
            <w:r w:rsidR="00646D46" w:rsidRPr="00106045">
              <w:rPr>
                <w:rStyle w:val="Hyperlink"/>
                <w:noProof/>
              </w:rPr>
              <w:t>DAFTAR PUSTAKA</w:t>
            </w:r>
            <w:r w:rsidR="00646D46">
              <w:rPr>
                <w:noProof/>
                <w:webHidden/>
              </w:rPr>
              <w:tab/>
            </w:r>
            <w:r w:rsidR="00646D46">
              <w:rPr>
                <w:noProof/>
                <w:webHidden/>
              </w:rPr>
              <w:fldChar w:fldCharType="begin"/>
            </w:r>
            <w:r w:rsidR="00646D46">
              <w:rPr>
                <w:noProof/>
                <w:webHidden/>
              </w:rPr>
              <w:instrText xml:space="preserve"> PAGEREF _Toc125380509 \h </w:instrText>
            </w:r>
            <w:r w:rsidR="00646D46">
              <w:rPr>
                <w:noProof/>
                <w:webHidden/>
              </w:rPr>
            </w:r>
            <w:r w:rsidR="00646D46">
              <w:rPr>
                <w:noProof/>
                <w:webHidden/>
              </w:rPr>
              <w:fldChar w:fldCharType="separate"/>
            </w:r>
            <w:r w:rsidR="00646D46">
              <w:rPr>
                <w:noProof/>
                <w:webHidden/>
              </w:rPr>
              <w:t>21</w:t>
            </w:r>
            <w:r w:rsidR="00646D46">
              <w:rPr>
                <w:noProof/>
                <w:webHidden/>
              </w:rPr>
              <w:fldChar w:fldCharType="end"/>
            </w:r>
          </w:hyperlink>
        </w:p>
        <w:p w:rsidR="00F0270F" w:rsidRPr="00F0270F" w:rsidRDefault="00F32C20" w:rsidP="00F0270F">
          <w:pPr>
            <w:jc w:val="center"/>
            <w:rPr>
              <w:b/>
              <w:bCs/>
              <w:noProof/>
            </w:rPr>
          </w:pPr>
          <w:r>
            <w:rPr>
              <w:b/>
              <w:bCs/>
              <w:noProof/>
            </w:rPr>
            <w:fldChar w:fldCharType="end"/>
          </w:r>
        </w:p>
      </w:sdtContent>
    </w:sdt>
    <w:p w:rsidR="00E31A08" w:rsidRDefault="00E31A08" w:rsidP="00D57D39">
      <w:pPr>
        <w:pStyle w:val="Heading1"/>
        <w:numPr>
          <w:ilvl w:val="0"/>
          <w:numId w:val="0"/>
        </w:numPr>
        <w:ind w:left="432"/>
      </w:pPr>
      <w:bookmarkStart w:id="1" w:name="_Toc125380479"/>
      <w:r w:rsidRPr="00E31A08">
        <w:lastRenderedPageBreak/>
        <w:t>Daftar Tabel</w:t>
      </w:r>
      <w:bookmarkEnd w:id="1"/>
    </w:p>
    <w:p w:rsidR="00646D46" w:rsidRDefault="006D333E">
      <w:pPr>
        <w:pStyle w:val="TableofFigures"/>
        <w:tabs>
          <w:tab w:val="right" w:leader="dot" w:pos="7928"/>
        </w:tabs>
        <w:rPr>
          <w:rFonts w:asciiTheme="minorHAnsi" w:eastAsiaTheme="minorEastAsia" w:hAnsiTheme="minorHAnsi"/>
          <w:noProof/>
          <w:sz w:val="22"/>
        </w:rPr>
      </w:pPr>
      <w:r>
        <w:fldChar w:fldCharType="begin"/>
      </w:r>
      <w:r>
        <w:instrText xml:space="preserve"> TOC \h \z \c "Tabel" </w:instrText>
      </w:r>
      <w:r>
        <w:fldChar w:fldCharType="separate"/>
      </w:r>
      <w:hyperlink w:anchor="_Toc125380510" w:history="1">
        <w:r w:rsidR="00646D46" w:rsidRPr="0087005A">
          <w:rPr>
            <w:rStyle w:val="Hyperlink"/>
            <w:noProof/>
          </w:rPr>
          <w:t>Tabel 1 State Of The Arts</w:t>
        </w:r>
        <w:r w:rsidR="00646D46">
          <w:rPr>
            <w:noProof/>
            <w:webHidden/>
          </w:rPr>
          <w:tab/>
        </w:r>
        <w:r w:rsidR="00646D46">
          <w:rPr>
            <w:noProof/>
            <w:webHidden/>
          </w:rPr>
          <w:fldChar w:fldCharType="begin"/>
        </w:r>
        <w:r w:rsidR="00646D46">
          <w:rPr>
            <w:noProof/>
            <w:webHidden/>
          </w:rPr>
          <w:instrText xml:space="preserve"> PAGEREF _Toc125380510 \h </w:instrText>
        </w:r>
        <w:r w:rsidR="00646D46">
          <w:rPr>
            <w:noProof/>
            <w:webHidden/>
          </w:rPr>
        </w:r>
        <w:r w:rsidR="00646D46">
          <w:rPr>
            <w:noProof/>
            <w:webHidden/>
          </w:rPr>
          <w:fldChar w:fldCharType="separate"/>
        </w:r>
        <w:r w:rsidR="00646D46">
          <w:rPr>
            <w:noProof/>
            <w:webHidden/>
          </w:rPr>
          <w:t>6</w:t>
        </w:r>
        <w:r w:rsidR="00646D46">
          <w:rPr>
            <w:noProof/>
            <w:webHidden/>
          </w:rPr>
          <w:fldChar w:fldCharType="end"/>
        </w:r>
      </w:hyperlink>
    </w:p>
    <w:p w:rsidR="00646D46" w:rsidRDefault="00485142">
      <w:pPr>
        <w:pStyle w:val="TableofFigures"/>
        <w:tabs>
          <w:tab w:val="right" w:leader="dot" w:pos="7928"/>
        </w:tabs>
        <w:rPr>
          <w:rFonts w:asciiTheme="minorHAnsi" w:eastAsiaTheme="minorEastAsia" w:hAnsiTheme="minorHAnsi"/>
          <w:noProof/>
          <w:sz w:val="22"/>
        </w:rPr>
      </w:pPr>
      <w:hyperlink w:anchor="_Toc125380511" w:history="1">
        <w:r w:rsidR="00646D46" w:rsidRPr="0087005A">
          <w:rPr>
            <w:rStyle w:val="Hyperlink"/>
            <w:noProof/>
          </w:rPr>
          <w:t>Tabel 2 Kerangka Pemikiran</w:t>
        </w:r>
        <w:r w:rsidR="00646D46">
          <w:rPr>
            <w:noProof/>
            <w:webHidden/>
          </w:rPr>
          <w:tab/>
        </w:r>
        <w:r w:rsidR="00646D46">
          <w:rPr>
            <w:noProof/>
            <w:webHidden/>
          </w:rPr>
          <w:fldChar w:fldCharType="begin"/>
        </w:r>
        <w:r w:rsidR="00646D46">
          <w:rPr>
            <w:noProof/>
            <w:webHidden/>
          </w:rPr>
          <w:instrText xml:space="preserve"> PAGEREF _Toc125380511 \h </w:instrText>
        </w:r>
        <w:r w:rsidR="00646D46">
          <w:rPr>
            <w:noProof/>
            <w:webHidden/>
          </w:rPr>
        </w:r>
        <w:r w:rsidR="00646D46">
          <w:rPr>
            <w:noProof/>
            <w:webHidden/>
          </w:rPr>
          <w:fldChar w:fldCharType="separate"/>
        </w:r>
        <w:r w:rsidR="00646D46">
          <w:rPr>
            <w:noProof/>
            <w:webHidden/>
          </w:rPr>
          <w:t>16</w:t>
        </w:r>
        <w:r w:rsidR="00646D46">
          <w:rPr>
            <w:noProof/>
            <w:webHidden/>
          </w:rPr>
          <w:fldChar w:fldCharType="end"/>
        </w:r>
      </w:hyperlink>
    </w:p>
    <w:p w:rsidR="00E31A08" w:rsidRDefault="006D333E">
      <w:pPr>
        <w:spacing w:after="200" w:line="276" w:lineRule="auto"/>
        <w:jc w:val="left"/>
      </w:pPr>
      <w:r>
        <w:fldChar w:fldCharType="end"/>
      </w:r>
    </w:p>
    <w:p w:rsidR="006D333E" w:rsidRDefault="006D333E">
      <w:pPr>
        <w:spacing w:after="200" w:line="276" w:lineRule="auto"/>
        <w:jc w:val="left"/>
        <w:rPr>
          <w:rFonts w:eastAsiaTheme="majorEastAsia" w:cstheme="majorBidi"/>
          <w:b/>
          <w:bCs/>
          <w:sz w:val="28"/>
          <w:szCs w:val="28"/>
        </w:rPr>
      </w:pPr>
      <w:r>
        <w:br w:type="page"/>
      </w:r>
    </w:p>
    <w:p w:rsidR="00626A32" w:rsidRPr="00626A32" w:rsidRDefault="00E31A08" w:rsidP="00626A32">
      <w:pPr>
        <w:pStyle w:val="Heading1"/>
        <w:numPr>
          <w:ilvl w:val="0"/>
          <w:numId w:val="0"/>
        </w:numPr>
        <w:ind w:left="432"/>
      </w:pPr>
      <w:bookmarkStart w:id="2" w:name="_Toc125380480"/>
      <w:r w:rsidRPr="00E31A08">
        <w:lastRenderedPageBreak/>
        <w:t>Daftar Gambar</w:t>
      </w:r>
      <w:bookmarkEnd w:id="2"/>
    </w:p>
    <w:p w:rsidR="00646D46" w:rsidRDefault="00626A32">
      <w:pPr>
        <w:pStyle w:val="TableofFigures"/>
        <w:tabs>
          <w:tab w:val="right" w:leader="dot" w:pos="7928"/>
        </w:tabs>
        <w:rPr>
          <w:rFonts w:asciiTheme="minorHAnsi" w:eastAsiaTheme="minorEastAsia" w:hAnsiTheme="minorHAnsi"/>
          <w:noProof/>
          <w:sz w:val="22"/>
        </w:rPr>
      </w:pPr>
      <w:r>
        <w:fldChar w:fldCharType="begin"/>
      </w:r>
      <w:r>
        <w:instrText xml:space="preserve"> TOC \h \z \c "Gambar" </w:instrText>
      </w:r>
      <w:r>
        <w:fldChar w:fldCharType="separate"/>
      </w:r>
      <w:hyperlink w:anchor="_Toc125380512" w:history="1">
        <w:r w:rsidR="00646D46" w:rsidRPr="0064491A">
          <w:rPr>
            <w:rStyle w:val="Hyperlink"/>
            <w:noProof/>
          </w:rPr>
          <w:t>Gambar 1 Tahapan proses Web engineering</w:t>
        </w:r>
        <w:r w:rsidR="00646D46">
          <w:rPr>
            <w:noProof/>
            <w:webHidden/>
          </w:rPr>
          <w:tab/>
        </w:r>
        <w:r w:rsidR="00646D46">
          <w:rPr>
            <w:noProof/>
            <w:webHidden/>
          </w:rPr>
          <w:fldChar w:fldCharType="begin"/>
        </w:r>
        <w:r w:rsidR="00646D46">
          <w:rPr>
            <w:noProof/>
            <w:webHidden/>
          </w:rPr>
          <w:instrText xml:space="preserve"> PAGEREF _Toc125380512 \h </w:instrText>
        </w:r>
        <w:r w:rsidR="00646D46">
          <w:rPr>
            <w:noProof/>
            <w:webHidden/>
          </w:rPr>
        </w:r>
        <w:r w:rsidR="00646D46">
          <w:rPr>
            <w:noProof/>
            <w:webHidden/>
          </w:rPr>
          <w:fldChar w:fldCharType="separate"/>
        </w:r>
        <w:r w:rsidR="00646D46">
          <w:rPr>
            <w:noProof/>
            <w:webHidden/>
          </w:rPr>
          <w:t>9</w:t>
        </w:r>
        <w:r w:rsidR="00646D46">
          <w:rPr>
            <w:noProof/>
            <w:webHidden/>
          </w:rPr>
          <w:fldChar w:fldCharType="end"/>
        </w:r>
      </w:hyperlink>
    </w:p>
    <w:p w:rsidR="00646D46" w:rsidRDefault="00485142">
      <w:pPr>
        <w:pStyle w:val="TableofFigures"/>
        <w:tabs>
          <w:tab w:val="right" w:leader="dot" w:pos="7928"/>
        </w:tabs>
        <w:rPr>
          <w:rFonts w:asciiTheme="minorHAnsi" w:eastAsiaTheme="minorEastAsia" w:hAnsiTheme="minorHAnsi"/>
          <w:noProof/>
          <w:sz w:val="22"/>
        </w:rPr>
      </w:pPr>
      <w:hyperlink w:anchor="_Toc125380513" w:history="1">
        <w:r w:rsidR="00646D46" w:rsidRPr="0064491A">
          <w:rPr>
            <w:rStyle w:val="Hyperlink"/>
            <w:noProof/>
          </w:rPr>
          <w:t>Gambar 2 logo MySQL</w:t>
        </w:r>
        <w:r w:rsidR="00646D46">
          <w:rPr>
            <w:noProof/>
            <w:webHidden/>
          </w:rPr>
          <w:tab/>
        </w:r>
        <w:r w:rsidR="00646D46">
          <w:rPr>
            <w:noProof/>
            <w:webHidden/>
          </w:rPr>
          <w:fldChar w:fldCharType="begin"/>
        </w:r>
        <w:r w:rsidR="00646D46">
          <w:rPr>
            <w:noProof/>
            <w:webHidden/>
          </w:rPr>
          <w:instrText xml:space="preserve"> PAGEREF _Toc125380513 \h </w:instrText>
        </w:r>
        <w:r w:rsidR="00646D46">
          <w:rPr>
            <w:noProof/>
            <w:webHidden/>
          </w:rPr>
        </w:r>
        <w:r w:rsidR="00646D46">
          <w:rPr>
            <w:noProof/>
            <w:webHidden/>
          </w:rPr>
          <w:fldChar w:fldCharType="separate"/>
        </w:r>
        <w:r w:rsidR="00646D46">
          <w:rPr>
            <w:noProof/>
            <w:webHidden/>
          </w:rPr>
          <w:t>11</w:t>
        </w:r>
        <w:r w:rsidR="00646D46">
          <w:rPr>
            <w:noProof/>
            <w:webHidden/>
          </w:rPr>
          <w:fldChar w:fldCharType="end"/>
        </w:r>
      </w:hyperlink>
    </w:p>
    <w:p w:rsidR="00646D46" w:rsidRDefault="00485142">
      <w:pPr>
        <w:pStyle w:val="TableofFigures"/>
        <w:tabs>
          <w:tab w:val="right" w:leader="dot" w:pos="7928"/>
        </w:tabs>
        <w:rPr>
          <w:rFonts w:asciiTheme="minorHAnsi" w:eastAsiaTheme="minorEastAsia" w:hAnsiTheme="minorHAnsi"/>
          <w:noProof/>
          <w:sz w:val="22"/>
        </w:rPr>
      </w:pPr>
      <w:hyperlink w:anchor="_Toc125380514" w:history="1">
        <w:r w:rsidR="00646D46" w:rsidRPr="0064491A">
          <w:rPr>
            <w:rStyle w:val="Hyperlink"/>
            <w:noProof/>
          </w:rPr>
          <w:t>Gambar 3 logo PHP</w:t>
        </w:r>
        <w:r w:rsidR="00646D46">
          <w:rPr>
            <w:noProof/>
            <w:webHidden/>
          </w:rPr>
          <w:tab/>
        </w:r>
        <w:r w:rsidR="00646D46">
          <w:rPr>
            <w:noProof/>
            <w:webHidden/>
          </w:rPr>
          <w:fldChar w:fldCharType="begin"/>
        </w:r>
        <w:r w:rsidR="00646D46">
          <w:rPr>
            <w:noProof/>
            <w:webHidden/>
          </w:rPr>
          <w:instrText xml:space="preserve"> PAGEREF _Toc125380514 \h </w:instrText>
        </w:r>
        <w:r w:rsidR="00646D46">
          <w:rPr>
            <w:noProof/>
            <w:webHidden/>
          </w:rPr>
        </w:r>
        <w:r w:rsidR="00646D46">
          <w:rPr>
            <w:noProof/>
            <w:webHidden/>
          </w:rPr>
          <w:fldChar w:fldCharType="separate"/>
        </w:r>
        <w:r w:rsidR="00646D46">
          <w:rPr>
            <w:noProof/>
            <w:webHidden/>
          </w:rPr>
          <w:t>12</w:t>
        </w:r>
        <w:r w:rsidR="00646D46">
          <w:rPr>
            <w:noProof/>
            <w:webHidden/>
          </w:rPr>
          <w:fldChar w:fldCharType="end"/>
        </w:r>
      </w:hyperlink>
    </w:p>
    <w:p w:rsidR="00646D46" w:rsidRDefault="00485142">
      <w:pPr>
        <w:pStyle w:val="TableofFigures"/>
        <w:tabs>
          <w:tab w:val="right" w:leader="dot" w:pos="7928"/>
        </w:tabs>
        <w:rPr>
          <w:rFonts w:asciiTheme="minorHAnsi" w:eastAsiaTheme="minorEastAsia" w:hAnsiTheme="minorHAnsi"/>
          <w:noProof/>
          <w:sz w:val="22"/>
        </w:rPr>
      </w:pPr>
      <w:hyperlink w:anchor="_Toc125380515" w:history="1">
        <w:r w:rsidR="00646D46" w:rsidRPr="0064491A">
          <w:rPr>
            <w:rStyle w:val="Hyperlink"/>
            <w:noProof/>
          </w:rPr>
          <w:t>Gambar 4 CodeIgniter</w:t>
        </w:r>
        <w:r w:rsidR="00646D46">
          <w:rPr>
            <w:noProof/>
            <w:webHidden/>
          </w:rPr>
          <w:tab/>
        </w:r>
        <w:r w:rsidR="00646D46">
          <w:rPr>
            <w:noProof/>
            <w:webHidden/>
          </w:rPr>
          <w:fldChar w:fldCharType="begin"/>
        </w:r>
        <w:r w:rsidR="00646D46">
          <w:rPr>
            <w:noProof/>
            <w:webHidden/>
          </w:rPr>
          <w:instrText xml:space="preserve"> PAGEREF _Toc125380515 \h </w:instrText>
        </w:r>
        <w:r w:rsidR="00646D46">
          <w:rPr>
            <w:noProof/>
            <w:webHidden/>
          </w:rPr>
        </w:r>
        <w:r w:rsidR="00646D46">
          <w:rPr>
            <w:noProof/>
            <w:webHidden/>
          </w:rPr>
          <w:fldChar w:fldCharType="separate"/>
        </w:r>
        <w:r w:rsidR="00646D46">
          <w:rPr>
            <w:noProof/>
            <w:webHidden/>
          </w:rPr>
          <w:t>14</w:t>
        </w:r>
        <w:r w:rsidR="00646D46">
          <w:rPr>
            <w:noProof/>
            <w:webHidden/>
          </w:rPr>
          <w:fldChar w:fldCharType="end"/>
        </w:r>
      </w:hyperlink>
    </w:p>
    <w:p w:rsidR="00646D46" w:rsidRDefault="00485142">
      <w:pPr>
        <w:pStyle w:val="TableofFigures"/>
        <w:tabs>
          <w:tab w:val="right" w:leader="dot" w:pos="7928"/>
        </w:tabs>
        <w:rPr>
          <w:rFonts w:asciiTheme="minorHAnsi" w:eastAsiaTheme="minorEastAsia" w:hAnsiTheme="minorHAnsi"/>
          <w:noProof/>
          <w:sz w:val="22"/>
        </w:rPr>
      </w:pPr>
      <w:hyperlink r:id="rId10" w:anchor="_Toc125380516" w:history="1">
        <w:r w:rsidR="00646D46" w:rsidRPr="0064491A">
          <w:rPr>
            <w:rStyle w:val="Hyperlink"/>
            <w:noProof/>
          </w:rPr>
          <w:t>Gambar 5 Html 5</w:t>
        </w:r>
        <w:r w:rsidR="00646D46">
          <w:rPr>
            <w:noProof/>
            <w:webHidden/>
          </w:rPr>
          <w:tab/>
        </w:r>
        <w:r w:rsidR="00646D46">
          <w:rPr>
            <w:noProof/>
            <w:webHidden/>
          </w:rPr>
          <w:fldChar w:fldCharType="begin"/>
        </w:r>
        <w:r w:rsidR="00646D46">
          <w:rPr>
            <w:noProof/>
            <w:webHidden/>
          </w:rPr>
          <w:instrText xml:space="preserve"> PAGEREF _Toc125380516 \h </w:instrText>
        </w:r>
        <w:r w:rsidR="00646D46">
          <w:rPr>
            <w:noProof/>
            <w:webHidden/>
          </w:rPr>
        </w:r>
        <w:r w:rsidR="00646D46">
          <w:rPr>
            <w:noProof/>
            <w:webHidden/>
          </w:rPr>
          <w:fldChar w:fldCharType="separate"/>
        </w:r>
        <w:r w:rsidR="00646D46">
          <w:rPr>
            <w:noProof/>
            <w:webHidden/>
          </w:rPr>
          <w:t>15</w:t>
        </w:r>
        <w:r w:rsidR="00646D46">
          <w:rPr>
            <w:noProof/>
            <w:webHidden/>
          </w:rPr>
          <w:fldChar w:fldCharType="end"/>
        </w:r>
      </w:hyperlink>
    </w:p>
    <w:p w:rsidR="00646D46" w:rsidRDefault="00485142">
      <w:pPr>
        <w:pStyle w:val="TableofFigures"/>
        <w:tabs>
          <w:tab w:val="right" w:leader="dot" w:pos="7928"/>
        </w:tabs>
        <w:rPr>
          <w:rFonts w:asciiTheme="minorHAnsi" w:eastAsiaTheme="minorEastAsia" w:hAnsiTheme="minorHAnsi"/>
          <w:noProof/>
          <w:sz w:val="22"/>
        </w:rPr>
      </w:pPr>
      <w:hyperlink w:anchor="_Toc125380517" w:history="1">
        <w:r w:rsidR="00646D46" w:rsidRPr="0064491A">
          <w:rPr>
            <w:rStyle w:val="Hyperlink"/>
            <w:noProof/>
          </w:rPr>
          <w:t>Gambar 6 CSS</w:t>
        </w:r>
        <w:r w:rsidR="00646D46">
          <w:rPr>
            <w:noProof/>
            <w:webHidden/>
          </w:rPr>
          <w:tab/>
        </w:r>
        <w:r w:rsidR="00646D46">
          <w:rPr>
            <w:noProof/>
            <w:webHidden/>
          </w:rPr>
          <w:fldChar w:fldCharType="begin"/>
        </w:r>
        <w:r w:rsidR="00646D46">
          <w:rPr>
            <w:noProof/>
            <w:webHidden/>
          </w:rPr>
          <w:instrText xml:space="preserve"> PAGEREF _Toc125380517 \h </w:instrText>
        </w:r>
        <w:r w:rsidR="00646D46">
          <w:rPr>
            <w:noProof/>
            <w:webHidden/>
          </w:rPr>
        </w:r>
        <w:r w:rsidR="00646D46">
          <w:rPr>
            <w:noProof/>
            <w:webHidden/>
          </w:rPr>
          <w:fldChar w:fldCharType="separate"/>
        </w:r>
        <w:r w:rsidR="00646D46">
          <w:rPr>
            <w:noProof/>
            <w:webHidden/>
          </w:rPr>
          <w:t>15</w:t>
        </w:r>
        <w:r w:rsidR="00646D46">
          <w:rPr>
            <w:noProof/>
            <w:webHidden/>
          </w:rPr>
          <w:fldChar w:fldCharType="end"/>
        </w:r>
      </w:hyperlink>
    </w:p>
    <w:p w:rsidR="00AC5C77" w:rsidRPr="008D5F36" w:rsidRDefault="00626A32" w:rsidP="008D5F36">
      <w:pPr>
        <w:pStyle w:val="TableofFigures"/>
        <w:tabs>
          <w:tab w:val="right" w:leader="dot" w:pos="7928"/>
        </w:tabs>
        <w:rPr>
          <w:rFonts w:asciiTheme="minorHAnsi" w:eastAsiaTheme="minorEastAsia" w:hAnsiTheme="minorHAnsi"/>
          <w:noProof/>
          <w:sz w:val="22"/>
        </w:rPr>
      </w:pPr>
      <w:r>
        <w:fldChar w:fldCharType="end"/>
      </w:r>
    </w:p>
    <w:p w:rsidR="00B763B8" w:rsidRDefault="00AC5C77" w:rsidP="00AC5C77">
      <w:pPr>
        <w:sectPr w:rsidR="00B763B8" w:rsidSect="00F07B9E">
          <w:headerReference w:type="default" r:id="rId11"/>
          <w:footerReference w:type="default" r:id="rId12"/>
          <w:pgSz w:w="11907" w:h="16840" w:code="9"/>
          <w:pgMar w:top="2268" w:right="1701" w:bottom="1701" w:left="2268" w:header="709" w:footer="709" w:gutter="0"/>
          <w:pgNumType w:fmt="lowerRoman"/>
          <w:cols w:space="708"/>
          <w:titlePg/>
          <w:docGrid w:linePitch="360"/>
        </w:sectPr>
      </w:pPr>
      <w:r>
        <w:br w:type="page"/>
      </w:r>
    </w:p>
    <w:p w:rsidR="003E3AF6" w:rsidRDefault="003E3AF6" w:rsidP="003E3AF6">
      <w:pPr>
        <w:pStyle w:val="Heading1"/>
        <w:numPr>
          <w:ilvl w:val="0"/>
          <w:numId w:val="0"/>
        </w:numPr>
        <w:ind w:left="432"/>
      </w:pPr>
      <w:bookmarkStart w:id="3" w:name="_Toc125380481"/>
      <w:r>
        <w:lastRenderedPageBreak/>
        <w:t>BAB I</w:t>
      </w:r>
      <w:r>
        <w:br/>
        <w:t>PENDAHULUAN</w:t>
      </w:r>
      <w:bookmarkEnd w:id="3"/>
    </w:p>
    <w:p w:rsidR="003E3AF6" w:rsidRDefault="003E3AF6" w:rsidP="003E3AF6">
      <w:pPr>
        <w:pStyle w:val="Heading2"/>
        <w:numPr>
          <w:ilvl w:val="1"/>
          <w:numId w:val="1"/>
        </w:numPr>
        <w:spacing w:line="480" w:lineRule="auto"/>
        <w:ind w:left="426"/>
      </w:pPr>
      <w:bookmarkStart w:id="4" w:name="_Toc125380482"/>
      <w:r>
        <w:t>Latar Belakang</w:t>
      </w:r>
      <w:bookmarkEnd w:id="4"/>
    </w:p>
    <w:p w:rsidR="003E3AF6" w:rsidRDefault="003E3AF6" w:rsidP="003E3AF6">
      <w:r>
        <w:tab/>
      </w:r>
      <w:proofErr w:type="gramStart"/>
      <w:r>
        <w:t>Masa kini pesatnya perkembangan teknologi terjadi disaat</w:t>
      </w:r>
      <w:r w:rsidRPr="003D27C6">
        <w:t xml:space="preserve"> menghadapi era globalisasi yang telah mengubah </w:t>
      </w:r>
      <w:r w:rsidRPr="004F56B8">
        <w:rPr>
          <w:i/>
        </w:rPr>
        <w:t>mindset</w:t>
      </w:r>
      <w:r w:rsidRPr="003D27C6">
        <w:t xml:space="preserve"> para perusahaan maupun organisasi menjadi lebih berorientasi pada teknologi.</w:t>
      </w:r>
      <w:proofErr w:type="gramEnd"/>
      <w:r w:rsidRPr="003D27C6">
        <w:t xml:space="preserve"> </w:t>
      </w:r>
      <w:proofErr w:type="gramStart"/>
      <w:r w:rsidRPr="003D27C6">
        <w:t>terutama</w:t>
      </w:r>
      <w:proofErr w:type="gramEnd"/>
      <w:r w:rsidRPr="003D27C6">
        <w:t xml:space="preserve"> pada bidang komputer dan </w:t>
      </w:r>
      <w:r>
        <w:t>teknologi</w:t>
      </w:r>
      <w:r w:rsidRPr="003D27C6">
        <w:t xml:space="preserve"> yang berperan penting dalam membawa perubahan pada perusahaan atau organisasi yang ingin mengikuti perkembangan teknologi. </w:t>
      </w:r>
      <w:proofErr w:type="gramStart"/>
      <w:r w:rsidRPr="003D27C6">
        <w:t>oleh</w:t>
      </w:r>
      <w:proofErr w:type="gramEnd"/>
      <w:r w:rsidRPr="003D27C6">
        <w:t xml:space="preserve"> karena itu pada masa sekarang perusahaan harus menyesuaikan perkembangan teknologi untuk mempermudah menyelesaikan pekerjaan dan berbagai permasalahan. Peran teknologi dijadikan sebagai pengolah data dan informasi yang semakin banyak diminati karena sangat diperlukan sehingga </w:t>
      </w:r>
      <w:proofErr w:type="gramStart"/>
      <w:r w:rsidRPr="003D27C6">
        <w:t>dapat  membantu</w:t>
      </w:r>
      <w:proofErr w:type="gramEnd"/>
      <w:r w:rsidRPr="003D27C6">
        <w:t xml:space="preserve"> bagi perusahaan. Data dan informasi diolah langsung secara cepat, salah satu hal penting yang dibutuhkan bagi setiap suatu instansi </w:t>
      </w:r>
      <w:proofErr w:type="gramStart"/>
      <w:r w:rsidRPr="003D27C6">
        <w:t>ataupun  perusahaan</w:t>
      </w:r>
      <w:proofErr w:type="gramEnd"/>
      <w:r w:rsidRPr="003D27C6">
        <w:t xml:space="preserve"> untuk meningkatkan kinerja marketing.</w:t>
      </w:r>
      <w:r>
        <w:t xml:space="preserve"> </w:t>
      </w:r>
      <w:r w:rsidRPr="00FC4258">
        <w:t xml:space="preserve">Teknologi tersebut dapat juga diterapkan dengan metode </w:t>
      </w:r>
      <w:r w:rsidRPr="00B763B8">
        <w:rPr>
          <w:i/>
        </w:rPr>
        <w:t>web engineering</w:t>
      </w:r>
      <w:r w:rsidRPr="00FC4258">
        <w:t xml:space="preserve">, </w:t>
      </w:r>
      <w:r>
        <w:t>yang merupakan</w:t>
      </w:r>
      <w:r w:rsidRPr="00FC4258">
        <w:t xml:space="preserve"> metode </w:t>
      </w:r>
      <w:r>
        <w:t>pe</w:t>
      </w:r>
      <w:r w:rsidRPr="00FC4258">
        <w:t xml:space="preserve">rancang perangkat lunak digunakan untuk pengembangan sistem berbasis website berkualitas tinggi </w:t>
      </w:r>
      <w:r>
        <w:t xml:space="preserve">dan </w:t>
      </w:r>
      <w:r w:rsidRPr="00FC4258">
        <w:t>dapat menghem</w:t>
      </w:r>
      <w:r>
        <w:t xml:space="preserve">at biaya operasional perusahaan </w:t>
      </w:r>
      <w:r>
        <w:fldChar w:fldCharType="begin" w:fldLock="1"/>
      </w:r>
      <w:r>
        <w:instrText>ADDIN CSL_CITATION {"citationItems":[{"id":"ITEM-1","itemData":{"ISSN":"2745-8458","abstract":"Koperasi Primkop Kartika Gatam is a state-owned cooperative agency that provides savings and loan services to members and has an address at Jl Teuku Umar, No 85, Penengah, Kedaton, Bandar Lampung and has a total of 300 cooperative members. Based on the results of interviews with the head of the cooperative, Mrs. Ollivia Febrojaya, S.H, there were problems in the management process of processing savings and loan data, which as a whole was carried out using manual or recording processes such as loan applications and member data recording, saving and loan data recording. As a result, the integration of data between divisions cannot be carried out easily and the process of reporting data on deposits and loans is carried out repeatedly resulting in frequent delays in submitting reports on deposits and loans to the leadership. The next problem is that the process of calculating savings data is still using a calculator so that the impact is an error in calculating total savings and loans. This of course requires innovation regarding information technology that can be operated via the internet network using a website. So that the researcher provides a proposal to develop a cooperative management system that has several features such as online loan applications and can view the history of savings and loans and provides convenience with the calculation of the total recap and the amount of savings and loans automatically based on the date and month of the printed repor t.","author":[{"dropping-particle":"","family":"Rahmanto","given":"Yuri","non-dropping-particle":"","parse-names":false,"suffix":""},{"dropping-particle":"","family":"Istikomah","given":"","non-dropping-particle":"","parse-names":false,"suffix":""},{"dropping-particle":"","family":"Styawati","given":"","non-dropping-particle":"","parse-names":false,"suffix":""}],"container-title":"Jdmsi","id":"ITEM-1","issue":"1","issued":{"date-parts":[["2021"]]},"page":"24-30","title":"Rancang Bangun Sistem Informasi Manajemen Koperasi Menggunakan Metode Web Engineerung","type":"article-journal","volume":"2"},"uris":["http://www.mendeley.com/documents/?uuid=79c947e6-beb7-449a-95d5-125f619ee6c6"]}],"mendeley":{"formattedCitation":"(Rahmanto, Istikomah and Styawati, 2021)","plainTextFormattedCitation":"(Rahmanto, Istikomah and Styawati, 2021)","previouslyFormattedCitation":"(Rahmanto, Istikomah and Styawati, 2021)"},"properties":{"noteIndex":0},"schema":"https://github.com/citation-style-language/schema/raw/master/csl-citation.json"}</w:instrText>
      </w:r>
      <w:r>
        <w:fldChar w:fldCharType="separate"/>
      </w:r>
      <w:r w:rsidRPr="00F41859">
        <w:rPr>
          <w:noProof/>
        </w:rPr>
        <w:t>(Rahmanto, Istikomah and Styawati, 2021)</w:t>
      </w:r>
      <w:r>
        <w:fldChar w:fldCharType="end"/>
      </w:r>
      <w:r>
        <w:t>.</w:t>
      </w:r>
    </w:p>
    <w:p w:rsidR="003E3AF6" w:rsidRDefault="003E3AF6" w:rsidP="003E3AF6"/>
    <w:p w:rsidR="00F60FB3" w:rsidRDefault="003E3AF6" w:rsidP="003E3AF6">
      <w:pPr>
        <w:sectPr w:rsidR="00F60FB3" w:rsidSect="00782DBA">
          <w:headerReference w:type="default" r:id="rId13"/>
          <w:footerReference w:type="default" r:id="rId14"/>
          <w:pgSz w:w="11907" w:h="16840" w:code="9"/>
          <w:pgMar w:top="2268" w:right="1701" w:bottom="1701" w:left="2268" w:header="709" w:footer="709" w:gutter="0"/>
          <w:pgNumType w:start="1"/>
          <w:cols w:space="708"/>
          <w:docGrid w:linePitch="360"/>
        </w:sectPr>
      </w:pPr>
      <w:r>
        <w:tab/>
      </w:r>
      <w:proofErr w:type="gramStart"/>
      <w:r>
        <w:t>Selama ini yang terjadi pada perusahaan PT. Victory International Futures Semarang dalam pemantauan marketing dan pengelolaan data nasabah kurang efektif.</w:t>
      </w:r>
      <w:proofErr w:type="gramEnd"/>
      <w:r>
        <w:t xml:space="preserve"> Marketing harus datang ke </w:t>
      </w:r>
      <w:proofErr w:type="gramStart"/>
      <w:r>
        <w:t>kantor</w:t>
      </w:r>
      <w:proofErr w:type="gramEnd"/>
      <w:r>
        <w:t xml:space="preserve"> untuk melaporkan kegiatannya selama melakukan promosi dan kemudian dievaluasi oleh manager. Hal tersebut harus dilakukan karena manager ingin mengetahui sejauh mana progres marketing dalam melakukan promosi yang dicatat oleh marketing, manager tidak dapat mengetahui apabila marketing tidak hadir ke </w:t>
      </w:r>
      <w:proofErr w:type="gramStart"/>
      <w:r>
        <w:t>kantor</w:t>
      </w:r>
      <w:proofErr w:type="gramEnd"/>
      <w:r>
        <w:t xml:space="preserve"> untuk melakukan laporan kepada</w:t>
      </w:r>
      <w:r w:rsidR="00AD50A4">
        <w:t xml:space="preserve"> manager</w:t>
      </w:r>
      <w:r>
        <w:t>. Dengan permasalahan diatas dapat disimpulkan bahwa dibutuhkannya sebuah sistem yang dapat mengatasi kendala dalam pekerjan marketing, dalam sistem ini tidak hanya melibatkan marketing-marketing lama saja tetapi juga marketing - marketing baru. Karena de</w:t>
      </w:r>
      <w:r w:rsidR="00AD50A4">
        <w:t xml:space="preserve">ngan seiringnya bertambah </w:t>
      </w:r>
    </w:p>
    <w:p w:rsidR="003E3AF6" w:rsidRDefault="00AD50A4" w:rsidP="003E3AF6">
      <w:proofErr w:type="gramStart"/>
      <w:r>
        <w:lastRenderedPageBreak/>
        <w:t>tahun</w:t>
      </w:r>
      <w:proofErr w:type="gramEnd"/>
      <w:r>
        <w:t xml:space="preserve">. </w:t>
      </w:r>
      <w:proofErr w:type="gramStart"/>
      <w:r w:rsidR="003E3AF6">
        <w:t>marketing</w:t>
      </w:r>
      <w:proofErr w:type="gramEnd"/>
      <w:r w:rsidR="003E3AF6">
        <w:t xml:space="preserve"> atau pegawainya akan terus berganti. Dengan bergantinya data - data marketing-marketing baru tersebut, </w:t>
      </w:r>
      <w:proofErr w:type="gramStart"/>
      <w:r w:rsidR="003E3AF6">
        <w:t>akan</w:t>
      </w:r>
      <w:proofErr w:type="gramEnd"/>
      <w:r w:rsidR="003E3AF6">
        <w:t xml:space="preserve"> menjadi kesulitan dalam proses pengelolaannya. </w:t>
      </w:r>
      <w:proofErr w:type="gramStart"/>
      <w:r w:rsidR="003E3AF6">
        <w:t>Agar pelaksanaan penyimpanan data marketing- marketing dapat dilakukan dengan baik dan mudah, maka perlu dikembangkan suatu sistem aplikasi yang dapat mempermudah dalam pengelolaan data.</w:t>
      </w:r>
      <w:proofErr w:type="gramEnd"/>
    </w:p>
    <w:p w:rsidR="003E3AF6" w:rsidRDefault="003E3AF6" w:rsidP="003E3AF6"/>
    <w:p w:rsidR="003E3AF6" w:rsidRDefault="003E3AF6" w:rsidP="003E3AF6">
      <w:r>
        <w:tab/>
      </w:r>
      <w:proofErr w:type="gramStart"/>
      <w:r>
        <w:t>Dari kasus diatas terdapat solusi untuk memantau pengelolalaan data nasabah, penulis ingin mengajukan ide untuk membuat sistem untuk memantau kegiatan marketing dan pengelolaan data nasabah pada PT. Victory International Futures Semarang.</w:t>
      </w:r>
      <w:proofErr w:type="gramEnd"/>
      <w:r>
        <w:t xml:space="preserve"> Sehingga dapat membatu dan mempermudah pekerjaan marketing dan manager, dengan adanya sistem tersebut nantinya </w:t>
      </w:r>
      <w:proofErr w:type="gramStart"/>
      <w:r>
        <w:t>akan</w:t>
      </w:r>
      <w:proofErr w:type="gramEnd"/>
      <w:r>
        <w:t xml:space="preserve"> mempermudah marketing untuk melakukan laporan dan tidak perlu datang ke kantor apabila marketing tersebut sedang melakukan tugasnya keluar kota karena dari sisi managernya dapat langsung memantau melalui catatan data nasabah yang telah diinputkan oleh marketing.</w:t>
      </w:r>
    </w:p>
    <w:p w:rsidR="003E3AF6" w:rsidRDefault="003E3AF6" w:rsidP="003E3AF6"/>
    <w:p w:rsidR="003E3AF6" w:rsidRDefault="003E3AF6" w:rsidP="003E3AF6">
      <w:r>
        <w:tab/>
        <w:t xml:space="preserve">Salah satu metode yang digunakan untuk perancangan sistem tersebut adalah </w:t>
      </w:r>
      <w:r w:rsidRPr="00B763B8">
        <w:rPr>
          <w:i/>
        </w:rPr>
        <w:t>Web engineering</w:t>
      </w:r>
      <w:r>
        <w:t xml:space="preserve"> yiatu metode perancangan sistem perangkat lunak untuk membangun aplikasi berbasis web yang mengahasilkan kualitas tinggi. </w:t>
      </w:r>
      <w:proofErr w:type="gramStart"/>
      <w:r>
        <w:t>Penelitian dilakukan melalui komunikasi dengan Manager PT. Victory International Futures Semarang sebagai langkah awal dalam perancangan sistem ini.</w:t>
      </w:r>
      <w:proofErr w:type="gramEnd"/>
    </w:p>
    <w:p w:rsidR="003E3AF6" w:rsidRDefault="003E3AF6" w:rsidP="003E3AF6"/>
    <w:p w:rsidR="003E3AF6" w:rsidRPr="00842AD9" w:rsidRDefault="003E3AF6" w:rsidP="003E3AF6">
      <w:pPr>
        <w:pStyle w:val="Heading2"/>
        <w:numPr>
          <w:ilvl w:val="1"/>
          <w:numId w:val="1"/>
        </w:numPr>
        <w:ind w:left="426"/>
      </w:pPr>
      <w:bookmarkStart w:id="5" w:name="_Toc125380483"/>
      <w:r>
        <w:t>Rumusan Masalah</w:t>
      </w:r>
      <w:bookmarkEnd w:id="5"/>
    </w:p>
    <w:p w:rsidR="003E3AF6" w:rsidRDefault="003E3AF6" w:rsidP="003E3AF6">
      <w:r>
        <w:tab/>
        <w:t>Pada rumusan masalah ini dituliskan berdasarkan</w:t>
      </w:r>
      <w:r w:rsidRPr="00F03066">
        <w:rPr>
          <w:spacing w:val="1"/>
        </w:rPr>
        <w:t xml:space="preserve"> </w:t>
      </w:r>
      <w:r>
        <w:t>latar</w:t>
      </w:r>
      <w:r w:rsidRPr="00F03066">
        <w:rPr>
          <w:spacing w:val="1"/>
        </w:rPr>
        <w:t xml:space="preserve"> </w:t>
      </w:r>
      <w:r>
        <w:t>belakang</w:t>
      </w:r>
      <w:r w:rsidRPr="00F03066">
        <w:rPr>
          <w:spacing w:val="1"/>
        </w:rPr>
        <w:t xml:space="preserve"> </w:t>
      </w:r>
      <w:r>
        <w:t>yang</w:t>
      </w:r>
      <w:r w:rsidRPr="00F03066">
        <w:rPr>
          <w:spacing w:val="1"/>
        </w:rPr>
        <w:t xml:space="preserve"> </w:t>
      </w:r>
      <w:r>
        <w:t>telah</w:t>
      </w:r>
      <w:r w:rsidRPr="00F03066">
        <w:rPr>
          <w:spacing w:val="1"/>
        </w:rPr>
        <w:t xml:space="preserve"> </w:t>
      </w:r>
      <w:r>
        <w:t>ditulis,</w:t>
      </w:r>
      <w:r w:rsidRPr="00F03066">
        <w:rPr>
          <w:spacing w:val="1"/>
        </w:rPr>
        <w:t xml:space="preserve"> </w:t>
      </w:r>
      <w:r>
        <w:t>maka dapat</w:t>
      </w:r>
      <w:r w:rsidRPr="00F03066">
        <w:rPr>
          <w:spacing w:val="60"/>
        </w:rPr>
        <w:t xml:space="preserve"> </w:t>
      </w:r>
      <w:r>
        <w:t>dirumuskan</w:t>
      </w:r>
      <w:r w:rsidRPr="00F03066">
        <w:rPr>
          <w:spacing w:val="1"/>
        </w:rPr>
        <w:t xml:space="preserve"> </w:t>
      </w:r>
      <w:r>
        <w:t>masalah</w:t>
      </w:r>
      <w:r w:rsidRPr="00F03066">
        <w:rPr>
          <w:spacing w:val="-1"/>
        </w:rPr>
        <w:t xml:space="preserve"> </w:t>
      </w:r>
      <w:r>
        <w:t>sebagai berikut:</w:t>
      </w:r>
    </w:p>
    <w:p w:rsidR="003E3AF6" w:rsidRDefault="003E3AF6" w:rsidP="003E3AF6">
      <w:pPr>
        <w:pStyle w:val="ListParagraph"/>
        <w:numPr>
          <w:ilvl w:val="0"/>
          <w:numId w:val="9"/>
        </w:numPr>
      </w:pPr>
      <w:r>
        <w:t xml:space="preserve">Bagaimana proses pembangunan sistem aplikasi yang </w:t>
      </w:r>
      <w:proofErr w:type="gramStart"/>
      <w:r>
        <w:t>akan</w:t>
      </w:r>
      <w:proofErr w:type="gramEnd"/>
      <w:r>
        <w:t xml:space="preserve"> digunakan sebagai alat pemantauan sekaligus pengelolaan data calon nasabah baru pada marketing PT. Victory International Futures agar dapat memberikan kemudahan manager dalam </w:t>
      </w:r>
      <w:r w:rsidR="00C25AA3">
        <w:t>mengevaluasi</w:t>
      </w:r>
      <w:r>
        <w:t xml:space="preserve"> kegiatan marketing di lapangan.</w:t>
      </w:r>
    </w:p>
    <w:p w:rsidR="003E3AF6" w:rsidRDefault="003E3AF6" w:rsidP="003E3AF6">
      <w:pPr>
        <w:pStyle w:val="ListParagraph"/>
        <w:numPr>
          <w:ilvl w:val="0"/>
          <w:numId w:val="9"/>
        </w:numPr>
      </w:pPr>
      <w:r>
        <w:lastRenderedPageBreak/>
        <w:t xml:space="preserve">Bagaimana mengaplikasikan </w:t>
      </w:r>
      <w:r w:rsidRPr="00B763B8">
        <w:rPr>
          <w:i/>
        </w:rPr>
        <w:t>web engineering</w:t>
      </w:r>
      <w:r>
        <w:t xml:space="preserve"> dalam proses pemantauan dan pengelolaan data </w:t>
      </w:r>
      <w:r w:rsidR="00663D1A">
        <w:t xml:space="preserve">nasabah </w:t>
      </w:r>
      <w:r>
        <w:t>marketing.</w:t>
      </w:r>
    </w:p>
    <w:p w:rsidR="003E3AF6" w:rsidRDefault="003E3AF6" w:rsidP="003E3AF6"/>
    <w:p w:rsidR="003E3AF6" w:rsidRDefault="003E3AF6" w:rsidP="003E3AF6">
      <w:pPr>
        <w:pStyle w:val="Heading2"/>
        <w:numPr>
          <w:ilvl w:val="1"/>
          <w:numId w:val="1"/>
        </w:numPr>
        <w:ind w:left="426"/>
      </w:pPr>
      <w:bookmarkStart w:id="6" w:name="_Toc125380484"/>
      <w:r>
        <w:t>Batasan Masalah</w:t>
      </w:r>
      <w:bookmarkEnd w:id="6"/>
    </w:p>
    <w:p w:rsidR="003E3AF6" w:rsidRDefault="003E3AF6" w:rsidP="003E3AF6">
      <w:pPr>
        <w:tabs>
          <w:tab w:val="left" w:pos="709"/>
        </w:tabs>
      </w:pPr>
      <w:r>
        <w:tab/>
      </w:r>
      <w:r w:rsidRPr="00A65D61">
        <w:t xml:space="preserve">Hal-hal yang menjadi keterbatasan dalam penelitian yang disampaikan oleh penulis </w:t>
      </w:r>
      <w:r>
        <w:t xml:space="preserve">antara </w:t>
      </w:r>
      <w:proofErr w:type="gramStart"/>
      <w:r>
        <w:t>lain</w:t>
      </w:r>
      <w:proofErr w:type="gramEnd"/>
      <w:r w:rsidRPr="00A65D61">
        <w:t xml:space="preserve"> sebagai berikut:</w:t>
      </w:r>
    </w:p>
    <w:p w:rsidR="003E3AF6" w:rsidRDefault="00EB26DD" w:rsidP="003E3AF6">
      <w:pPr>
        <w:pStyle w:val="ListParagraph"/>
        <w:numPr>
          <w:ilvl w:val="0"/>
          <w:numId w:val="5"/>
        </w:numPr>
        <w:tabs>
          <w:tab w:val="left" w:pos="709"/>
        </w:tabs>
        <w:ind w:firstLine="66"/>
      </w:pPr>
      <w:r>
        <w:t>Sistem</w:t>
      </w:r>
      <w:r w:rsidR="003E3AF6" w:rsidRPr="00842AD9">
        <w:rPr>
          <w:spacing w:val="1"/>
        </w:rPr>
        <w:t xml:space="preserve"> </w:t>
      </w:r>
      <w:r w:rsidR="003E3AF6">
        <w:t>dirancang</w:t>
      </w:r>
      <w:r w:rsidR="003E3AF6" w:rsidRPr="00842AD9">
        <w:rPr>
          <w:spacing w:val="1"/>
        </w:rPr>
        <w:t xml:space="preserve"> </w:t>
      </w:r>
      <w:r w:rsidR="003E3AF6">
        <w:t>sesuai dengan</w:t>
      </w:r>
      <w:r w:rsidR="003E3AF6" w:rsidRPr="00842AD9">
        <w:rPr>
          <w:spacing w:val="1"/>
        </w:rPr>
        <w:t xml:space="preserve"> </w:t>
      </w:r>
      <w:r w:rsidR="003E3AF6">
        <w:t>kebutuhan</w:t>
      </w:r>
      <w:r w:rsidR="003E3AF6" w:rsidRPr="00842AD9">
        <w:rPr>
          <w:spacing w:val="1"/>
        </w:rPr>
        <w:t xml:space="preserve"> </w:t>
      </w:r>
      <w:r w:rsidR="003E3AF6">
        <w:t xml:space="preserve">manager dan marketing </w:t>
      </w:r>
      <w:r w:rsidR="003E3AF6">
        <w:tab/>
        <w:t xml:space="preserve">PT. </w:t>
      </w:r>
      <w:r w:rsidR="003E3AF6">
        <w:tab/>
        <w:t>Victory International Futures Semarang.</w:t>
      </w:r>
    </w:p>
    <w:p w:rsidR="003E3AF6" w:rsidRDefault="003E3AF6" w:rsidP="003E3AF6">
      <w:pPr>
        <w:pStyle w:val="ListParagraph"/>
        <w:numPr>
          <w:ilvl w:val="0"/>
          <w:numId w:val="5"/>
        </w:numPr>
        <w:tabs>
          <w:tab w:val="left" w:pos="709"/>
        </w:tabs>
        <w:ind w:firstLine="66"/>
      </w:pPr>
      <w:r w:rsidRPr="00276F69">
        <w:t xml:space="preserve">Aplikasi ini dirancang </w:t>
      </w:r>
      <w:r w:rsidR="00546C8C">
        <w:t>berbasis website</w:t>
      </w:r>
      <w:r>
        <w:t>.</w:t>
      </w:r>
    </w:p>
    <w:p w:rsidR="003E3AF6" w:rsidRDefault="003E3AF6" w:rsidP="003E3AF6">
      <w:pPr>
        <w:pStyle w:val="ListParagraph"/>
        <w:numPr>
          <w:ilvl w:val="0"/>
          <w:numId w:val="5"/>
        </w:numPr>
        <w:tabs>
          <w:tab w:val="left" w:pos="709"/>
        </w:tabs>
        <w:ind w:firstLine="66"/>
      </w:pPr>
      <w:r>
        <w:t xml:space="preserve">Bahasa pemrograman </w:t>
      </w:r>
      <w:r w:rsidR="004327B0">
        <w:t>PHP</w:t>
      </w:r>
      <w:r>
        <w:t xml:space="preserve"> </w:t>
      </w:r>
      <w:r w:rsidR="0012371A">
        <w:t xml:space="preserve">dan </w:t>
      </w:r>
      <w:r w:rsidR="0012371A" w:rsidRPr="009A52ED">
        <w:rPr>
          <w:i/>
        </w:rPr>
        <w:t>framework</w:t>
      </w:r>
      <w:r w:rsidR="00716B2E">
        <w:t xml:space="preserve"> Codeigniter </w:t>
      </w:r>
      <w:r>
        <w:t xml:space="preserve">digunakan untuk </w:t>
      </w:r>
      <w:r w:rsidR="0012371A">
        <w:tab/>
      </w:r>
      <w:r>
        <w:t>merancang sistem aplikasi.</w:t>
      </w:r>
    </w:p>
    <w:p w:rsidR="003E3AF6" w:rsidRDefault="003E3AF6" w:rsidP="003E3AF6">
      <w:pPr>
        <w:pStyle w:val="ListParagraph"/>
        <w:tabs>
          <w:tab w:val="left" w:pos="709"/>
        </w:tabs>
        <w:ind w:left="360"/>
      </w:pPr>
    </w:p>
    <w:p w:rsidR="003E3AF6" w:rsidRDefault="003E3AF6" w:rsidP="003E3AF6">
      <w:pPr>
        <w:pStyle w:val="Heading2"/>
        <w:numPr>
          <w:ilvl w:val="1"/>
          <w:numId w:val="1"/>
        </w:numPr>
        <w:ind w:left="426"/>
      </w:pPr>
      <w:bookmarkStart w:id="7" w:name="_Toc125380485"/>
      <w:r>
        <w:t>Tujuan Penelitian</w:t>
      </w:r>
      <w:bookmarkEnd w:id="7"/>
    </w:p>
    <w:p w:rsidR="003E3AF6" w:rsidRDefault="003E3AF6" w:rsidP="003E3AF6">
      <w:r>
        <w:tab/>
      </w:r>
      <w:r w:rsidRPr="00276F69">
        <w:t>Tujuan</w:t>
      </w:r>
      <w:r>
        <w:t xml:space="preserve"> dari</w:t>
      </w:r>
      <w:r w:rsidRPr="00276F69">
        <w:t xml:space="preserve"> penelitian ini adalah </w:t>
      </w:r>
      <w:r>
        <w:t>untuk merancang sebuah</w:t>
      </w:r>
      <w:r w:rsidRPr="00276F69">
        <w:t xml:space="preserve"> sistem aplikasi yang </w:t>
      </w:r>
      <w:proofErr w:type="gramStart"/>
      <w:r w:rsidRPr="00276F69">
        <w:t>akan</w:t>
      </w:r>
      <w:proofErr w:type="gramEnd"/>
      <w:r w:rsidRPr="00276F69">
        <w:t xml:space="preserve"> digunakan PT. Victory International Futures Semarang </w:t>
      </w:r>
      <w:r>
        <w:t>sebagai media</w:t>
      </w:r>
      <w:r w:rsidRPr="00276F69">
        <w:t xml:space="preserve"> </w:t>
      </w:r>
      <w:r>
        <w:t xml:space="preserve">pemantauan kegiatan </w:t>
      </w:r>
      <w:r w:rsidRPr="00276F69">
        <w:t xml:space="preserve">marketing </w:t>
      </w:r>
      <w:r>
        <w:t>melalui data yang telah dikelola</w:t>
      </w:r>
      <w:r w:rsidR="00D75615">
        <w:t>nya</w:t>
      </w:r>
      <w:r>
        <w:t xml:space="preserve"> sehingga memudahkan manager dalam </w:t>
      </w:r>
      <w:r w:rsidR="00F43972">
        <w:t>mengevaluasi</w:t>
      </w:r>
      <w:r>
        <w:t xml:space="preserve"> hasil dari kerja lapangan marketing.</w:t>
      </w:r>
    </w:p>
    <w:p w:rsidR="003E3AF6" w:rsidRPr="00276F69" w:rsidRDefault="003E3AF6" w:rsidP="003E3AF6"/>
    <w:p w:rsidR="003E3AF6" w:rsidRDefault="003E3AF6" w:rsidP="003E3AF6">
      <w:pPr>
        <w:pStyle w:val="Heading2"/>
        <w:numPr>
          <w:ilvl w:val="1"/>
          <w:numId w:val="1"/>
        </w:numPr>
        <w:ind w:left="426"/>
      </w:pPr>
      <w:bookmarkStart w:id="8" w:name="_Toc125380486"/>
      <w:r>
        <w:t>Manfaat Penelitian</w:t>
      </w:r>
      <w:bookmarkEnd w:id="8"/>
    </w:p>
    <w:p w:rsidR="003E3AF6" w:rsidRDefault="003E3AF6" w:rsidP="003E3AF6">
      <w:r>
        <w:tab/>
        <w:t>Adapun manfaat dari penelitian ini yang diharapkan dapat tercapai, antara lain:</w:t>
      </w:r>
    </w:p>
    <w:p w:rsidR="003E3AF6" w:rsidRDefault="003E3AF6" w:rsidP="003E3AF6">
      <w:pPr>
        <w:pStyle w:val="ListParagraph"/>
        <w:numPr>
          <w:ilvl w:val="0"/>
          <w:numId w:val="6"/>
        </w:numPr>
        <w:tabs>
          <w:tab w:val="left" w:pos="709"/>
        </w:tabs>
        <w:ind w:firstLine="66"/>
      </w:pPr>
      <w:r>
        <w:t>Bagi Penulis</w:t>
      </w:r>
    </w:p>
    <w:p w:rsidR="003E3AF6" w:rsidRDefault="003E3AF6" w:rsidP="003E3AF6">
      <w:pPr>
        <w:pStyle w:val="ListParagraph"/>
        <w:tabs>
          <w:tab w:val="left" w:pos="709"/>
        </w:tabs>
        <w:ind w:left="709"/>
      </w:pPr>
      <w:r>
        <w:tab/>
      </w:r>
      <w:r>
        <w:tab/>
        <w:t xml:space="preserve">Memperluas pengetahuan tentang </w:t>
      </w:r>
      <w:r w:rsidRPr="004F56B8">
        <w:rPr>
          <w:i/>
        </w:rPr>
        <w:t>Web Engineering</w:t>
      </w:r>
      <w:r>
        <w:t xml:space="preserve"> yang diterapkan dalam proses perancangan sebuah aplikasi.</w:t>
      </w:r>
    </w:p>
    <w:p w:rsidR="003E3AF6" w:rsidRDefault="003E3AF6" w:rsidP="003E3AF6">
      <w:pPr>
        <w:pStyle w:val="ListParagraph"/>
        <w:numPr>
          <w:ilvl w:val="0"/>
          <w:numId w:val="6"/>
        </w:numPr>
        <w:tabs>
          <w:tab w:val="left" w:pos="709"/>
        </w:tabs>
        <w:ind w:firstLine="66"/>
      </w:pPr>
      <w:r>
        <w:t>Bagi Perusahaan</w:t>
      </w:r>
    </w:p>
    <w:p w:rsidR="003E3AF6" w:rsidRDefault="003E3AF6" w:rsidP="003E3AF6">
      <w:pPr>
        <w:pStyle w:val="ListParagraph"/>
        <w:tabs>
          <w:tab w:val="left" w:pos="709"/>
        </w:tabs>
        <w:ind w:left="426"/>
      </w:pPr>
      <w:r>
        <w:tab/>
      </w:r>
      <w:r>
        <w:tab/>
      </w:r>
      <w:r>
        <w:tab/>
        <w:t xml:space="preserve">Dengan adanya perancangan sistem ini dapat digunakan untuk </w:t>
      </w:r>
      <w:r>
        <w:tab/>
        <w:t xml:space="preserve">membantu pihak PT. Victory International Futures Semarang sehingga </w:t>
      </w:r>
      <w:r>
        <w:tab/>
        <w:t xml:space="preserve">pekerjaan marketing </w:t>
      </w:r>
      <w:r w:rsidR="00D930FB">
        <w:t xml:space="preserve">dan manager </w:t>
      </w:r>
      <w:proofErr w:type="gramStart"/>
      <w:r>
        <w:t>akan</w:t>
      </w:r>
      <w:proofErr w:type="gramEnd"/>
      <w:r>
        <w:t xml:space="preserve"> lebih dimudahkan.</w:t>
      </w:r>
    </w:p>
    <w:p w:rsidR="003E3AF6" w:rsidRDefault="003E3AF6" w:rsidP="003E3AF6">
      <w:pPr>
        <w:pStyle w:val="ListParagraph"/>
        <w:numPr>
          <w:ilvl w:val="0"/>
          <w:numId w:val="6"/>
        </w:numPr>
        <w:tabs>
          <w:tab w:val="left" w:pos="709"/>
        </w:tabs>
        <w:ind w:firstLine="66"/>
      </w:pPr>
      <w:r>
        <w:t>Bagi Akademik</w:t>
      </w:r>
    </w:p>
    <w:p w:rsidR="003E3AF6" w:rsidRDefault="003E3AF6" w:rsidP="003E3AF6">
      <w:pPr>
        <w:pStyle w:val="ListParagraph"/>
        <w:numPr>
          <w:ilvl w:val="0"/>
          <w:numId w:val="8"/>
        </w:numPr>
        <w:tabs>
          <w:tab w:val="left" w:pos="709"/>
        </w:tabs>
      </w:pPr>
      <w:r w:rsidRPr="00627413">
        <w:t>Sebagai tolak ukur mahasiswa dalam mengimplementasikan penguasaan materi yang telah diajarkan di bangku perkuliahan.</w:t>
      </w:r>
    </w:p>
    <w:p w:rsidR="003E3AF6" w:rsidRDefault="003E3AF6" w:rsidP="003E3AF6">
      <w:pPr>
        <w:pStyle w:val="ListParagraph"/>
        <w:numPr>
          <w:ilvl w:val="0"/>
          <w:numId w:val="8"/>
        </w:numPr>
        <w:tabs>
          <w:tab w:val="left" w:pos="709"/>
        </w:tabs>
      </w:pPr>
      <w:r>
        <w:lastRenderedPageBreak/>
        <w:t xml:space="preserve">Sebagai referensi bagi mereka yang </w:t>
      </w:r>
      <w:proofErr w:type="gramStart"/>
      <w:r>
        <w:t>akan</w:t>
      </w:r>
      <w:proofErr w:type="gramEnd"/>
      <w:r>
        <w:t xml:space="preserve"> melakukan penelitian guna dikembangkan dengan permasalahan yang berbeda.</w:t>
      </w:r>
    </w:p>
    <w:p w:rsidR="00FD7E96" w:rsidRDefault="003E3AF6" w:rsidP="00FD7E96">
      <w:pPr>
        <w:pStyle w:val="ListParagraph"/>
        <w:numPr>
          <w:ilvl w:val="0"/>
          <w:numId w:val="8"/>
        </w:numPr>
        <w:tabs>
          <w:tab w:val="left" w:pos="709"/>
        </w:tabs>
        <w:sectPr w:rsidR="00FD7E96" w:rsidSect="00F60FB3">
          <w:headerReference w:type="default" r:id="rId15"/>
          <w:footerReference w:type="default" r:id="rId16"/>
          <w:pgSz w:w="11907" w:h="16840" w:code="9"/>
          <w:pgMar w:top="2268" w:right="1701" w:bottom="1701" w:left="2268" w:header="709" w:footer="709" w:gutter="0"/>
          <w:cols w:space="708"/>
          <w:docGrid w:linePitch="360"/>
        </w:sectPr>
      </w:pPr>
      <w:r>
        <w:t>Sebagai bahan evaluasi untuk meningkatkan mutu pendidikan.</w:t>
      </w:r>
    </w:p>
    <w:p w:rsidR="003E3AF6" w:rsidRPr="009B75E5" w:rsidRDefault="003E3AF6" w:rsidP="003E3AF6">
      <w:pPr>
        <w:pStyle w:val="Heading1"/>
        <w:numPr>
          <w:ilvl w:val="0"/>
          <w:numId w:val="0"/>
        </w:numPr>
        <w:ind w:left="432"/>
      </w:pPr>
      <w:bookmarkStart w:id="9" w:name="_Toc125380487"/>
      <w:r w:rsidRPr="009B75E5">
        <w:lastRenderedPageBreak/>
        <w:t>BAB II</w:t>
      </w:r>
      <w:r>
        <w:br/>
        <w:t>LANDASAN TEORI</w:t>
      </w:r>
      <w:bookmarkEnd w:id="9"/>
    </w:p>
    <w:p w:rsidR="003E3AF6" w:rsidRPr="007E7085" w:rsidRDefault="003E3AF6" w:rsidP="003E3AF6">
      <w:pPr>
        <w:pStyle w:val="ListParagraph"/>
        <w:keepNext/>
        <w:keepLines/>
        <w:numPr>
          <w:ilvl w:val="0"/>
          <w:numId w:val="1"/>
        </w:numPr>
        <w:spacing w:line="480" w:lineRule="auto"/>
        <w:contextualSpacing w:val="0"/>
        <w:outlineLvl w:val="1"/>
        <w:rPr>
          <w:rFonts w:eastAsiaTheme="majorEastAsia" w:cstheme="majorBidi"/>
          <w:b/>
          <w:bCs/>
          <w:vanish/>
          <w:szCs w:val="26"/>
        </w:rPr>
      </w:pPr>
      <w:bookmarkStart w:id="10" w:name="_Toc118076963"/>
      <w:bookmarkStart w:id="11" w:name="_Toc118077003"/>
      <w:bookmarkStart w:id="12" w:name="_Toc120648141"/>
      <w:bookmarkStart w:id="13" w:name="_Toc120648170"/>
      <w:bookmarkStart w:id="14" w:name="_Toc120648210"/>
      <w:bookmarkStart w:id="15" w:name="_Toc120648248"/>
      <w:bookmarkStart w:id="16" w:name="_Toc120649569"/>
      <w:bookmarkStart w:id="17" w:name="_Toc120652541"/>
      <w:bookmarkStart w:id="18" w:name="_Toc120875825"/>
      <w:bookmarkStart w:id="19" w:name="_Toc123231577"/>
      <w:bookmarkStart w:id="20" w:name="_Toc123231644"/>
      <w:bookmarkStart w:id="21" w:name="_Toc123650915"/>
      <w:bookmarkStart w:id="22" w:name="_Toc124101439"/>
      <w:bookmarkStart w:id="23" w:name="_Toc124101471"/>
      <w:bookmarkStart w:id="24" w:name="_Toc124101503"/>
      <w:bookmarkStart w:id="25" w:name="_Toc124101543"/>
      <w:bookmarkStart w:id="26" w:name="_Toc124101595"/>
      <w:bookmarkStart w:id="27" w:name="_Toc125020869"/>
      <w:bookmarkStart w:id="28" w:name="_Toc125021024"/>
      <w:bookmarkStart w:id="29" w:name="_Toc125364668"/>
      <w:bookmarkStart w:id="30" w:name="_Toc125365042"/>
      <w:bookmarkStart w:id="31" w:name="_Toc125380488"/>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p>
    <w:p w:rsidR="003E3AF6" w:rsidRDefault="003E3AF6" w:rsidP="003E3AF6">
      <w:pPr>
        <w:pStyle w:val="Heading2"/>
        <w:numPr>
          <w:ilvl w:val="1"/>
          <w:numId w:val="1"/>
        </w:numPr>
        <w:spacing w:line="480" w:lineRule="auto"/>
        <w:ind w:left="426"/>
      </w:pPr>
      <w:bookmarkStart w:id="32" w:name="_Toc125380489"/>
      <w:r>
        <w:t>Tinjauan Studi</w:t>
      </w:r>
      <w:bookmarkEnd w:id="32"/>
    </w:p>
    <w:p w:rsidR="003E3AF6" w:rsidRPr="005029B5" w:rsidRDefault="00503BA8" w:rsidP="003E3AF6">
      <w:r>
        <w:tab/>
      </w:r>
      <w:r w:rsidR="003E3AF6">
        <w:t>B</w:t>
      </w:r>
      <w:r w:rsidR="003E3AF6" w:rsidRPr="006B1DFE">
        <w:t xml:space="preserve">eberapa </w:t>
      </w:r>
      <w:r w:rsidR="003E3AF6" w:rsidRPr="004F56B8">
        <w:rPr>
          <w:i/>
        </w:rPr>
        <w:t>journal</w:t>
      </w:r>
      <w:r w:rsidR="003E3AF6" w:rsidRPr="006B1DFE">
        <w:t xml:space="preserve"> dipergunakan dalam</w:t>
      </w:r>
      <w:r w:rsidR="003E3AF6">
        <w:t xml:space="preserve"> proses penelitian ini sebagai bahan referansi untuk membahas topik yang berkaitan. </w:t>
      </w:r>
      <w:proofErr w:type="gramStart"/>
      <w:r w:rsidR="003E3AF6">
        <w:t xml:space="preserve">Penelitian tentang monitoring data pendidik menggunakan metode </w:t>
      </w:r>
      <w:r w:rsidR="003E3AF6" w:rsidRPr="00B763B8">
        <w:rPr>
          <w:i/>
        </w:rPr>
        <w:t>web engineering</w:t>
      </w:r>
      <w:r w:rsidR="003E3AF6">
        <w:t xml:space="preserve"> yang ditulis oleh Muhammad Sabiq Dzakwan, </w:t>
      </w:r>
      <w:r w:rsidR="003E3AF6" w:rsidRPr="00256A9F">
        <w:t>Sunard</w:t>
      </w:r>
      <w:r w:rsidR="003E3AF6">
        <w:t xml:space="preserve">i, </w:t>
      </w:r>
      <w:r w:rsidR="003E3AF6" w:rsidRPr="00256A9F">
        <w:t>Anton Yudhana</w:t>
      </w:r>
      <w:r w:rsidR="003E3AF6">
        <w:t>.</w:t>
      </w:r>
      <w:proofErr w:type="gramEnd"/>
      <w:r w:rsidR="003E3AF6">
        <w:t xml:space="preserve"> </w:t>
      </w:r>
      <w:proofErr w:type="gramStart"/>
      <w:r w:rsidR="003E3AF6">
        <w:t xml:space="preserve">Dalam penelitian tersebut dilakukan berdasarkan kebutuhan dari </w:t>
      </w:r>
      <w:r w:rsidR="00D315B7">
        <w:t>instansi</w:t>
      </w:r>
      <w:r w:rsidR="003E3AF6">
        <w:t xml:space="preserve"> agar dapat membantu pekerjaan dalam </w:t>
      </w:r>
      <w:r w:rsidR="00D315B7">
        <w:t>memonitoring</w:t>
      </w:r>
      <w:r w:rsidR="003E3AF6">
        <w:t xml:space="preserve"> </w:t>
      </w:r>
      <w:r w:rsidR="00D315B7">
        <w:t>data</w:t>
      </w:r>
      <w:r w:rsidR="003E3AF6">
        <w:t>.</w:t>
      </w:r>
      <w:proofErr w:type="gramEnd"/>
      <w:r w:rsidR="003E3AF6">
        <w:t xml:space="preserve"> Dan juga adanya sistem ini dapat meningkatkan kesadaran dalam diri pegawai untuk dapat memenuhi target dalam pekerjaan yang dilakukan serta meningkatkan kinerja dan produktivitas pegawai dalam </w:t>
      </w:r>
      <w:r w:rsidR="00036E8B">
        <w:t>instansi</w:t>
      </w:r>
      <w:r w:rsidR="00371E6C">
        <w:t xml:space="preserve"> </w:t>
      </w:r>
      <w:r w:rsidR="00371E6C">
        <w:fldChar w:fldCharType="begin" w:fldLock="1"/>
      </w:r>
      <w:r w:rsidR="00371E6C">
        <w:instrText>ADDIN CSL_CITATION {"citationItems":[{"id":"ITEM-1","itemData":{"DOI":"10.29406/cbn.v4i01.2096","ISSN":"2579-9835","abstract":"Technology is closely related to assists the education to improve quality of process from manual to computerize. Higher education need to records effectively and efficiently performance of the lecturers. The performance must be monitored and evaluated due to reward and punishment scheme. This research develop an information system to monitor the lecturer’s performance in Sekolah Tinggi Ilmu Kesehatan Mutiara Mahakam (STIKES-MM) Samarinda, East Kalimantan, Indonesia. This research use of Object-Oriented Analysis and Design (OOAD) with web engineering stages which are communication customer, planning, modelling, construction, and feedback &amp; delivery. System has been successfully developed, implemented, and tested. Compatibility test shows the system is running well for different version of operating system. Eligibility test get score with percentage of 82.7% or in the very eligible category.","author":[{"dropping-particle":"","family":"Dzakwan","given":"Muhammad Sabiq","non-dropping-particle":"","parse-names":false,"suffix":""},{"dropping-particle":"","family":"Sunardi","given":"Sunardi Sunardi","non-dropping-particle":"","parse-names":false,"suffix":""},{"dropping-particle":"","family":"Yudhana","given":"Anton","non-dropping-particle":"","parse-names":false,"suffix":""}],"container-title":"Cybernetics","id":"ITEM-1","issue":"01","issued":{"date-parts":[["2020"]]},"page":"19","title":"Monitoring Data Pendidik Menggunakan Metode Web Engineering","type":"article-journal","volume":"4"},"uris":["http://www.mendeley.com/documents/?uuid=723e3016-791d-4b87-a27e-2e9484383c1a"]}],"mendeley":{"formattedCitation":"(Dzakwan, Sunardi and Yudhana, 2020)","plainTextFormattedCitation":"(Dzakwan, Sunardi and Yudhana, 2020)"},"properties":{"noteIndex":0},"schema":"https://github.com/citation-style-language/schema/raw/master/csl-citation.json"}</w:instrText>
      </w:r>
      <w:r w:rsidR="00371E6C">
        <w:fldChar w:fldCharType="separate"/>
      </w:r>
      <w:r w:rsidR="00371E6C" w:rsidRPr="00371E6C">
        <w:rPr>
          <w:noProof/>
        </w:rPr>
        <w:t>(Dzakwan, Sunardi and Yudhana, 2020)</w:t>
      </w:r>
      <w:r w:rsidR="00371E6C">
        <w:fldChar w:fldCharType="end"/>
      </w:r>
      <w:r w:rsidR="003E3AF6">
        <w:t>.</w:t>
      </w:r>
    </w:p>
    <w:p w:rsidR="003E3AF6" w:rsidRDefault="003E3AF6" w:rsidP="003E3AF6"/>
    <w:p w:rsidR="003E3AF6" w:rsidRDefault="003E3AF6" w:rsidP="003E3AF6">
      <w:r>
        <w:tab/>
      </w:r>
      <w:proofErr w:type="gramStart"/>
      <w:r>
        <w:t>Sistem yang dihasilkan dalam penelitian tersebut dapat membantu untuk memonitoring data pendidik.</w:t>
      </w:r>
      <w:proofErr w:type="gramEnd"/>
      <w:r>
        <w:t xml:space="preserve"> </w:t>
      </w:r>
      <w:proofErr w:type="gramStart"/>
      <w:r>
        <w:t xml:space="preserve">Dengan demikian </w:t>
      </w:r>
      <w:r w:rsidRPr="00B763B8">
        <w:rPr>
          <w:i/>
        </w:rPr>
        <w:t>Web engineering</w:t>
      </w:r>
      <w:r>
        <w:t xml:space="preserve"> dapat dijadikan suatu metode untuk membuat sebuah sistem aplikasi yang berkualias tinggi.</w:t>
      </w:r>
      <w:proofErr w:type="gramEnd"/>
      <w:r>
        <w:t xml:space="preserve"> Proses pembangunan web</w:t>
      </w:r>
      <w:r w:rsidRPr="00A23B56">
        <w:t xml:space="preserve"> sendiri dimulai dengan menentukan</w:t>
      </w:r>
      <w:r>
        <w:t xml:space="preserve"> bagaimana masalah yang  akan diselesaikan</w:t>
      </w:r>
      <w:r w:rsidRPr="00A23B56">
        <w:t xml:space="preserve"> aplikasi web</w:t>
      </w:r>
      <w:r>
        <w:t xml:space="preserve"> itu sendiri </w:t>
      </w:r>
      <w:r>
        <w:fldChar w:fldCharType="begin" w:fldLock="1"/>
      </w:r>
      <w:r>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Pr="006D333E">
        <w:rPr>
          <w:noProof/>
        </w:rPr>
        <w:t>(Anggraini and Gusmaliza, 2021)</w:t>
      </w:r>
      <w:r>
        <w:fldChar w:fldCharType="end"/>
      </w:r>
      <w:r w:rsidR="00651BE4">
        <w:t>.</w:t>
      </w:r>
    </w:p>
    <w:p w:rsidR="003E3AF6" w:rsidRDefault="003E3AF6" w:rsidP="003E3AF6">
      <w:r>
        <w:tab/>
      </w:r>
    </w:p>
    <w:p w:rsidR="00FD7E96" w:rsidRDefault="003E3AF6" w:rsidP="003E3AF6">
      <w:pPr>
        <w:ind w:firstLine="284"/>
      </w:pPr>
      <w:r>
        <w:tab/>
      </w:r>
      <w:r>
        <w:rPr>
          <w:noProof/>
        </w:rPr>
        <mc:AlternateContent>
          <mc:Choice Requires="wps">
            <w:drawing>
              <wp:anchor distT="0" distB="0" distL="114300" distR="114300" simplePos="0" relativeHeight="251659264" behindDoc="0" locked="0" layoutInCell="1" allowOverlap="1" wp14:anchorId="53E1575A" wp14:editId="06E101DF">
                <wp:simplePos x="0" y="0"/>
                <wp:positionH relativeFrom="column">
                  <wp:posOffset>2415540</wp:posOffset>
                </wp:positionH>
                <wp:positionV relativeFrom="paragraph">
                  <wp:posOffset>7311390</wp:posOffset>
                </wp:positionV>
                <wp:extent cx="182880" cy="213360"/>
                <wp:effectExtent l="0" t="0" r="7620" b="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21336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4" o:spid="_x0000_s1026" style="position:absolute;margin-left:190.2pt;margin-top:575.7pt;width:14.4pt;height:16.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" strokecolor="white [3212]"/>
            </w:pict>
          </mc:Fallback>
        </mc:AlternateContent>
      </w:r>
      <w:r>
        <w:t xml:space="preserve">Pada penelitian ini, beberapa jurnal digunakan peneliti </w:t>
      </w:r>
      <w:proofErr w:type="gramStart"/>
      <w:r>
        <w:t>untuk  membahas</w:t>
      </w:r>
      <w:proofErr w:type="gramEnd"/>
      <w:r>
        <w:t xml:space="preserve"> topik yang berkaitan sebagai acuan, beberapa jurnal yang</w:t>
      </w:r>
      <w:r w:rsidR="00FE2EC3">
        <w:t xml:space="preserve"> disebutkan antara lain sebagai </w:t>
      </w:r>
      <w:r>
        <w:t>berikut.</w:t>
      </w:r>
    </w:p>
    <w:p w:rsidR="00FD7E96" w:rsidRDefault="00FD7E96" w:rsidP="003E3AF6">
      <w:pPr>
        <w:ind w:firstLine="284"/>
        <w:sectPr w:rsidR="00FD7E96" w:rsidSect="006006AD">
          <w:headerReference w:type="default" r:id="rId17"/>
          <w:footerReference w:type="default" r:id="rId18"/>
          <w:pgSz w:w="11907" w:h="16840" w:code="9"/>
          <w:pgMar w:top="2268" w:right="1701" w:bottom="1701" w:left="2268" w:header="709" w:footer="709" w:gutter="0"/>
          <w:cols w:space="708"/>
          <w:docGrid w:linePitch="360"/>
        </w:sectPr>
      </w:pPr>
    </w:p>
    <w:p w:rsidR="003E3AF6" w:rsidRPr="006D333E" w:rsidRDefault="003E3AF6" w:rsidP="003E3AF6">
      <w:pPr>
        <w:pStyle w:val="Caption"/>
        <w:keepNext/>
        <w:jc w:val="center"/>
        <w:rPr>
          <w:b w:val="0"/>
          <w:color w:val="000000" w:themeColor="text1"/>
        </w:rPr>
      </w:pPr>
      <w:bookmarkStart w:id="33" w:name="_Toc125380510"/>
      <w:r w:rsidRPr="006D333E">
        <w:rPr>
          <w:b w:val="0"/>
          <w:color w:val="000000" w:themeColor="text1"/>
        </w:rPr>
        <w:lastRenderedPageBreak/>
        <w:t xml:space="preserve">Tabel </w:t>
      </w:r>
      <w:r w:rsidRPr="006D333E">
        <w:rPr>
          <w:b w:val="0"/>
          <w:color w:val="000000" w:themeColor="text1"/>
        </w:rPr>
        <w:fldChar w:fldCharType="begin"/>
      </w:r>
      <w:r w:rsidRPr="006D333E">
        <w:rPr>
          <w:b w:val="0"/>
          <w:color w:val="000000" w:themeColor="text1"/>
        </w:rPr>
        <w:instrText xml:space="preserve"> SEQ Tabel \* ARABIC </w:instrText>
      </w:r>
      <w:r w:rsidRPr="006D333E">
        <w:rPr>
          <w:b w:val="0"/>
          <w:color w:val="000000" w:themeColor="text1"/>
        </w:rPr>
        <w:fldChar w:fldCharType="separate"/>
      </w:r>
      <w:r w:rsidR="00EF0850">
        <w:rPr>
          <w:b w:val="0"/>
          <w:noProof/>
          <w:color w:val="000000" w:themeColor="text1"/>
        </w:rPr>
        <w:t>1</w:t>
      </w:r>
      <w:r w:rsidRPr="006D333E">
        <w:rPr>
          <w:b w:val="0"/>
          <w:color w:val="000000" w:themeColor="text1"/>
        </w:rPr>
        <w:fldChar w:fldCharType="end"/>
      </w:r>
      <w:r w:rsidRPr="006D333E">
        <w:rPr>
          <w:b w:val="0"/>
          <w:color w:val="000000" w:themeColor="text1"/>
        </w:rPr>
        <w:t xml:space="preserve"> State </w:t>
      </w:r>
      <w:proofErr w:type="gramStart"/>
      <w:r w:rsidRPr="006D333E">
        <w:rPr>
          <w:b w:val="0"/>
          <w:color w:val="000000" w:themeColor="text1"/>
        </w:rPr>
        <w:t>Of</w:t>
      </w:r>
      <w:proofErr w:type="gramEnd"/>
      <w:r w:rsidRPr="006D333E">
        <w:rPr>
          <w:b w:val="0"/>
          <w:color w:val="000000" w:themeColor="text1"/>
        </w:rPr>
        <w:t xml:space="preserve"> The Arts</w:t>
      </w:r>
      <w:bookmarkEnd w:id="33"/>
    </w:p>
    <w:tbl>
      <w:tblPr>
        <w:tblStyle w:val="TableGrid"/>
        <w:tblW w:w="9351" w:type="dxa"/>
        <w:jc w:val="center"/>
        <w:tblLook w:val="04A0" w:firstRow="1" w:lastRow="0" w:firstColumn="1" w:lastColumn="0" w:noHBand="0" w:noVBand="1"/>
      </w:tblPr>
      <w:tblGrid>
        <w:gridCol w:w="621"/>
        <w:gridCol w:w="1378"/>
        <w:gridCol w:w="1696"/>
        <w:gridCol w:w="890"/>
        <w:gridCol w:w="1707"/>
        <w:gridCol w:w="1389"/>
        <w:gridCol w:w="1670"/>
      </w:tblGrid>
      <w:tr w:rsidR="003E3AF6" w:rsidRPr="007A0B10" w:rsidTr="0046435E">
        <w:trPr>
          <w:trHeight w:val="915"/>
          <w:jc w:val="center"/>
        </w:trPr>
        <w:tc>
          <w:tcPr>
            <w:tcW w:w="621"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No</w:t>
            </w:r>
          </w:p>
        </w:tc>
        <w:tc>
          <w:tcPr>
            <w:tcW w:w="1378" w:type="dxa"/>
            <w:noWrap/>
            <w:hideMark/>
          </w:tcPr>
          <w:p w:rsidR="003E3AF6" w:rsidRPr="007A0B10" w:rsidRDefault="00FD7E96" w:rsidP="0046435E">
            <w:pPr>
              <w:rPr>
                <w:rFonts w:eastAsia="Times New Roman" w:cs="Times New Roman"/>
                <w:color w:val="000000"/>
                <w:szCs w:val="24"/>
                <w:lang w:eastAsia="en-ID"/>
              </w:rPr>
            </w:pPr>
            <w:r>
              <w:rPr>
                <w:rFonts w:eastAsia="Times New Roman" w:cs="Times New Roman"/>
                <w:color w:val="000000"/>
                <w:szCs w:val="24"/>
                <w:lang w:eastAsia="en-ID"/>
              </w:rPr>
              <w:t>Penulis</w:t>
            </w:r>
          </w:p>
        </w:tc>
        <w:tc>
          <w:tcPr>
            <w:tcW w:w="1696"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Judul</w:t>
            </w:r>
          </w:p>
        </w:tc>
        <w:tc>
          <w:tcPr>
            <w:tcW w:w="890"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tahun</w:t>
            </w:r>
          </w:p>
        </w:tc>
        <w:tc>
          <w:tcPr>
            <w:tcW w:w="1707"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Masalah</w:t>
            </w:r>
          </w:p>
        </w:tc>
        <w:tc>
          <w:tcPr>
            <w:tcW w:w="1389"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Metode</w:t>
            </w:r>
          </w:p>
        </w:tc>
        <w:tc>
          <w:tcPr>
            <w:tcW w:w="1670"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Hasil</w:t>
            </w:r>
          </w:p>
        </w:tc>
      </w:tr>
      <w:tr w:rsidR="003E3AF6" w:rsidRPr="007A0B10" w:rsidTr="0046435E">
        <w:trPr>
          <w:trHeight w:val="915"/>
          <w:jc w:val="center"/>
        </w:trPr>
        <w:tc>
          <w:tcPr>
            <w:tcW w:w="621" w:type="dxa"/>
            <w:noWrap/>
          </w:tcPr>
          <w:p w:rsidR="003E3AF6" w:rsidRPr="00CD1C98"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t xml:space="preserve">Muhammad Sabiq Dzakwan, </w:t>
            </w:r>
            <w:r w:rsidRPr="00256A9F">
              <w:t>Sunard</w:t>
            </w:r>
            <w:r>
              <w:t xml:space="preserve">i, </w:t>
            </w:r>
            <w:r w:rsidRPr="00256A9F">
              <w:t>Anton Yudhana</w:t>
            </w:r>
          </w:p>
        </w:tc>
        <w:tc>
          <w:tcPr>
            <w:tcW w:w="1696" w:type="dxa"/>
            <w:noWrap/>
          </w:tcPr>
          <w:p w:rsidR="003E3AF6" w:rsidRPr="007A0B10" w:rsidRDefault="003E3AF6" w:rsidP="0046435E">
            <w:pPr>
              <w:rPr>
                <w:rFonts w:eastAsia="Times New Roman" w:cs="Times New Roman"/>
                <w:color w:val="000000"/>
                <w:szCs w:val="24"/>
                <w:lang w:eastAsia="en-ID"/>
              </w:rPr>
            </w:pPr>
            <w:r w:rsidRPr="007C67E8">
              <w:rPr>
                <w:rFonts w:eastAsia="Times New Roman" w:cs="Times New Roman"/>
                <w:color w:val="000000"/>
                <w:szCs w:val="24"/>
                <w:lang w:eastAsia="en-ID"/>
              </w:rPr>
              <w:t xml:space="preserve">Monitoring Data Pendidik Menggunakan Metode </w:t>
            </w:r>
            <w:r w:rsidRPr="00B763B8">
              <w:rPr>
                <w:rFonts w:eastAsia="Times New Roman" w:cs="Times New Roman"/>
                <w:i/>
                <w:color w:val="000000"/>
                <w:szCs w:val="24"/>
                <w:lang w:eastAsia="en-ID"/>
              </w:rPr>
              <w:t>Web engineering</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0</w:t>
            </w:r>
          </w:p>
        </w:tc>
        <w:tc>
          <w:tcPr>
            <w:tcW w:w="1707"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Dibutuhkan sebuah </w:t>
            </w:r>
            <w:r w:rsidRPr="007C67E8">
              <w:rPr>
                <w:rFonts w:eastAsia="Times New Roman" w:cs="Times New Roman"/>
                <w:color w:val="000000"/>
                <w:szCs w:val="24"/>
                <w:lang w:eastAsia="en-ID"/>
              </w:rPr>
              <w:t xml:space="preserve">sistem </w:t>
            </w:r>
            <w:proofErr w:type="gramStart"/>
            <w:r>
              <w:rPr>
                <w:rFonts w:eastAsia="Times New Roman" w:cs="Times New Roman"/>
                <w:color w:val="000000"/>
                <w:szCs w:val="24"/>
                <w:lang w:eastAsia="en-ID"/>
              </w:rPr>
              <w:t xml:space="preserve">untuk </w:t>
            </w:r>
            <w:r w:rsidRPr="007C67E8">
              <w:rPr>
                <w:rFonts w:eastAsia="Times New Roman" w:cs="Times New Roman"/>
                <w:color w:val="000000"/>
                <w:szCs w:val="24"/>
                <w:lang w:eastAsia="en-ID"/>
              </w:rPr>
              <w:t xml:space="preserve"> </w:t>
            </w:r>
            <w:r w:rsidR="0009241C" w:rsidRPr="0009241C">
              <w:rPr>
                <w:rFonts w:eastAsia="Times New Roman" w:cs="Times New Roman"/>
                <w:color w:val="000000"/>
                <w:szCs w:val="24"/>
                <w:lang w:eastAsia="en-ID"/>
              </w:rPr>
              <w:t>Pemantauan</w:t>
            </w:r>
            <w:proofErr w:type="gramEnd"/>
            <w:r w:rsidR="0009241C" w:rsidRPr="0009241C">
              <w:rPr>
                <w:rFonts w:eastAsia="Times New Roman" w:cs="Times New Roman"/>
                <w:color w:val="000000"/>
                <w:szCs w:val="24"/>
                <w:lang w:eastAsia="en-ID"/>
              </w:rPr>
              <w:t xml:space="preserve"> kegiatan dan kinerja staf pengajar di Sekolah Tinggi Ilmu Kesehatan Mutiara Mahakam (STIKES-MM) di Samarinda, Kalimantan Timur, Indonesia.</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Pr="007A0B10" w:rsidRDefault="003E3AF6" w:rsidP="00D43D60">
            <w:pPr>
              <w:rPr>
                <w:rFonts w:eastAsia="Times New Roman" w:cs="Times New Roman"/>
                <w:color w:val="000000"/>
                <w:szCs w:val="24"/>
                <w:lang w:eastAsia="en-ID"/>
              </w:rPr>
            </w:pPr>
            <w:r>
              <w:rPr>
                <w:rFonts w:eastAsia="Times New Roman" w:cs="Times New Roman"/>
                <w:color w:val="000000"/>
                <w:szCs w:val="24"/>
                <w:lang w:eastAsia="en-ID"/>
              </w:rPr>
              <w:t>Sistem ini telah diuji dan mendapatkan 82</w:t>
            </w:r>
            <w:proofErr w:type="gramStart"/>
            <w:r>
              <w:rPr>
                <w:rFonts w:eastAsia="Times New Roman" w:cs="Times New Roman"/>
                <w:color w:val="000000"/>
                <w:szCs w:val="24"/>
                <w:lang w:eastAsia="en-ID"/>
              </w:rPr>
              <w:t>,7</w:t>
            </w:r>
            <w:proofErr w:type="gramEnd"/>
            <w:r>
              <w:rPr>
                <w:rFonts w:eastAsia="Times New Roman" w:cs="Times New Roman"/>
                <w:color w:val="000000"/>
                <w:szCs w:val="24"/>
                <w:lang w:eastAsia="en-ID"/>
              </w:rPr>
              <w:t xml:space="preserve">% kelayakan. Sistem ini diharapkan mampu bermanfaat dalam mengurangi </w:t>
            </w:r>
            <w:r w:rsidRPr="000A66A9">
              <w:rPr>
                <w:rFonts w:eastAsia="Times New Roman" w:cs="Times New Roman"/>
                <w:i/>
                <w:color w:val="000000"/>
                <w:szCs w:val="24"/>
                <w:lang w:eastAsia="en-ID"/>
              </w:rPr>
              <w:t>redundancy</w:t>
            </w:r>
            <w:r>
              <w:rPr>
                <w:rFonts w:eastAsia="Times New Roman" w:cs="Times New Roman"/>
                <w:color w:val="000000"/>
                <w:szCs w:val="24"/>
                <w:lang w:eastAsia="en-ID"/>
              </w:rPr>
              <w:t xml:space="preserve"> data dan paperless. </w:t>
            </w:r>
          </w:p>
        </w:tc>
      </w:tr>
      <w:tr w:rsidR="003E3AF6" w:rsidRPr="007A0B10" w:rsidTr="0046435E">
        <w:trPr>
          <w:trHeight w:val="915"/>
          <w:jc w:val="center"/>
        </w:trPr>
        <w:tc>
          <w:tcPr>
            <w:tcW w:w="621" w:type="dxa"/>
            <w:noWrap/>
          </w:tcPr>
          <w:p w:rsidR="003E3AF6" w:rsidRPr="00CD1C98"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ED19E8">
              <w:rPr>
                <w:rFonts w:eastAsia="Times New Roman" w:cs="Times New Roman"/>
                <w:color w:val="000000"/>
                <w:szCs w:val="24"/>
                <w:lang w:eastAsia="en-ID"/>
              </w:rPr>
              <w:t>Inda Anggraini, Debi Gusmaliza</w:t>
            </w:r>
          </w:p>
        </w:tc>
        <w:tc>
          <w:tcPr>
            <w:tcW w:w="1696" w:type="dxa"/>
            <w:noWrap/>
          </w:tcPr>
          <w:p w:rsidR="003E3AF6" w:rsidRPr="007A0B10" w:rsidRDefault="003E3AF6" w:rsidP="0046435E">
            <w:pPr>
              <w:rPr>
                <w:rFonts w:eastAsia="Times New Roman" w:cs="Times New Roman"/>
                <w:color w:val="000000"/>
                <w:szCs w:val="24"/>
                <w:lang w:eastAsia="en-ID"/>
              </w:rPr>
            </w:pPr>
            <w:r w:rsidRPr="00ED19E8">
              <w:rPr>
                <w:rFonts w:eastAsia="Times New Roman" w:cs="Times New Roman"/>
                <w:color w:val="000000"/>
                <w:szCs w:val="24"/>
                <w:lang w:eastAsia="en-ID"/>
              </w:rPr>
              <w:t xml:space="preserve">Implementasi </w:t>
            </w:r>
            <w:r w:rsidRPr="00B763B8">
              <w:rPr>
                <w:rFonts w:eastAsia="Times New Roman" w:cs="Times New Roman"/>
                <w:i/>
                <w:color w:val="000000"/>
                <w:szCs w:val="24"/>
                <w:lang w:eastAsia="en-ID"/>
              </w:rPr>
              <w:t>Web engineering</w:t>
            </w:r>
            <w:r w:rsidRPr="00ED19E8">
              <w:rPr>
                <w:rFonts w:eastAsia="Times New Roman" w:cs="Times New Roman"/>
                <w:color w:val="000000"/>
                <w:szCs w:val="24"/>
                <w:lang w:eastAsia="en-ID"/>
              </w:rPr>
              <w:t xml:space="preserve"> Method Pengelolaan Pendistribusian Obat Gudang Farmasi Dinas Kesehatan Pagar Alam</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rFonts w:eastAsia="Times New Roman" w:cs="Times New Roman"/>
                <w:color w:val="000000"/>
                <w:szCs w:val="24"/>
                <w:lang w:eastAsia="en-ID"/>
              </w:rPr>
            </w:pPr>
            <w:proofErr w:type="gramStart"/>
            <w:r w:rsidRPr="00ED19E8">
              <w:rPr>
                <w:rFonts w:eastAsia="Times New Roman" w:cs="Times New Roman"/>
                <w:color w:val="000000"/>
                <w:szCs w:val="24"/>
                <w:lang w:eastAsia="en-ID"/>
              </w:rPr>
              <w:t>evaluasi</w:t>
            </w:r>
            <w:proofErr w:type="gramEnd"/>
            <w:r w:rsidRPr="00ED19E8">
              <w:rPr>
                <w:rFonts w:eastAsia="Times New Roman" w:cs="Times New Roman"/>
                <w:color w:val="000000"/>
                <w:szCs w:val="24"/>
                <w:lang w:eastAsia="en-ID"/>
              </w:rPr>
              <w:t xml:space="preserve"> terhadap daftar permintaan obat dari 7 puskesmas, gudang farmasi dalam mengelola data tersebut </w:t>
            </w:r>
            <w:r>
              <w:rPr>
                <w:rFonts w:eastAsia="Times New Roman" w:cs="Times New Roman"/>
                <w:color w:val="000000"/>
                <w:szCs w:val="24"/>
                <w:lang w:eastAsia="en-ID"/>
              </w:rPr>
              <w:t>terdapat</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lastRenderedPageBreak/>
              <w:t>kekurangan</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 xml:space="preserve">antara lain yaitu </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permsalahan keakuratan</w:t>
            </w:r>
            <w:r w:rsidRPr="00ED19E8">
              <w:rPr>
                <w:rFonts w:eastAsia="Times New Roman" w:cs="Times New Roman"/>
                <w:color w:val="000000"/>
                <w:szCs w:val="24"/>
                <w:lang w:eastAsia="en-ID"/>
              </w:rPr>
              <w:t>, kecepatan dan kemudahan.</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lastRenderedPageBreak/>
              <w:t>Web engineering</w:t>
            </w:r>
          </w:p>
        </w:tc>
        <w:tc>
          <w:tcPr>
            <w:tcW w:w="167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Pada proses penelitian ini menghasilkan solusi dari </w:t>
            </w:r>
            <w:r w:rsidRPr="00882F8D">
              <w:rPr>
                <w:rFonts w:eastAsia="Times New Roman" w:cs="Times New Roman"/>
                <w:color w:val="000000"/>
                <w:szCs w:val="24"/>
                <w:lang w:eastAsia="en-ID"/>
              </w:rPr>
              <w:t xml:space="preserve">permasalahan yang terjadi di gudang farmasi dinas kesehatan kota pagar alam </w:t>
            </w:r>
            <w:r>
              <w:rPr>
                <w:rFonts w:eastAsia="Times New Roman" w:cs="Times New Roman"/>
                <w:color w:val="000000"/>
                <w:szCs w:val="24"/>
                <w:lang w:eastAsia="en-ID"/>
              </w:rPr>
              <w:lastRenderedPageBreak/>
              <w:t xml:space="preserve">dan </w:t>
            </w:r>
            <w:r w:rsidRPr="00882F8D">
              <w:rPr>
                <w:rFonts w:eastAsia="Times New Roman" w:cs="Times New Roman"/>
                <w:color w:val="000000"/>
                <w:szCs w:val="24"/>
                <w:lang w:eastAsia="en-ID"/>
              </w:rPr>
              <w:t>7 puskesmas yang beroperasi didalamnya</w:t>
            </w:r>
            <w:r>
              <w:rPr>
                <w:rFonts w:eastAsia="Times New Roman" w:cs="Times New Roman"/>
                <w:color w:val="000000"/>
                <w:szCs w:val="24"/>
                <w:lang w:eastAsia="en-ID"/>
              </w:rPr>
              <w:t xml:space="preserve"> dengan perancangan sistem menggunakan metode </w:t>
            </w:r>
            <w:r w:rsidRPr="00B763B8">
              <w:rPr>
                <w:rFonts w:eastAsia="Times New Roman" w:cs="Times New Roman"/>
                <w:i/>
                <w:color w:val="000000"/>
                <w:szCs w:val="24"/>
                <w:lang w:eastAsia="en-ID"/>
              </w:rPr>
              <w:t>web engineering</w:t>
            </w:r>
            <w:r>
              <w:rPr>
                <w:rFonts w:eastAsia="Times New Roman" w:cs="Times New Roman"/>
                <w:color w:val="000000"/>
                <w:szCs w:val="24"/>
                <w:lang w:eastAsia="en-ID"/>
              </w:rPr>
              <w:t>.</w:t>
            </w:r>
          </w:p>
        </w:tc>
      </w:tr>
      <w:tr w:rsidR="003E3AF6" w:rsidRPr="007A0B10" w:rsidTr="0046435E">
        <w:trPr>
          <w:trHeight w:val="915"/>
          <w:jc w:val="center"/>
        </w:trPr>
        <w:tc>
          <w:tcPr>
            <w:tcW w:w="621" w:type="dxa"/>
            <w:noWrap/>
          </w:tcPr>
          <w:p w:rsidR="003E3AF6" w:rsidRPr="00DE15ED"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DE15ED">
              <w:rPr>
                <w:rFonts w:eastAsia="Times New Roman" w:cs="Times New Roman"/>
                <w:color w:val="000000"/>
                <w:szCs w:val="24"/>
                <w:lang w:eastAsia="en-ID"/>
              </w:rPr>
              <w:t>M. Agung Saputra, Auliya Rahman Isnain</w:t>
            </w:r>
          </w:p>
        </w:tc>
        <w:tc>
          <w:tcPr>
            <w:tcW w:w="1696"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Penerapan </w:t>
            </w:r>
            <w:r w:rsidRPr="000A66A9">
              <w:rPr>
                <w:rFonts w:eastAsia="Times New Roman" w:cs="Times New Roman"/>
                <w:i/>
                <w:color w:val="000000"/>
                <w:szCs w:val="24"/>
                <w:lang w:eastAsia="en-ID"/>
              </w:rPr>
              <w:t xml:space="preserve">Smart Village </w:t>
            </w:r>
            <w:r>
              <w:rPr>
                <w:rFonts w:eastAsia="Times New Roman" w:cs="Times New Roman"/>
                <w:color w:val="000000"/>
                <w:szCs w:val="24"/>
                <w:lang w:eastAsia="en-ID"/>
              </w:rPr>
              <w:t xml:space="preserve">Dalam Peningkatan Pelayanan Masyarakat Menggunakan Metode </w:t>
            </w:r>
            <w:r w:rsidRPr="00B763B8">
              <w:rPr>
                <w:rFonts w:eastAsia="Times New Roman" w:cs="Times New Roman"/>
                <w:i/>
                <w:color w:val="000000"/>
                <w:szCs w:val="24"/>
                <w:lang w:eastAsia="en-ID"/>
              </w:rPr>
              <w:t>Web engineering</w:t>
            </w:r>
            <w:r>
              <w:rPr>
                <w:rFonts w:eastAsia="Times New Roman" w:cs="Times New Roman"/>
                <w:color w:val="000000"/>
                <w:szCs w:val="24"/>
                <w:lang w:eastAsia="en-ID"/>
              </w:rPr>
              <w:t xml:space="preserve"> (Studi Kasus: Desa Sukanegeri Jaya)</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rFonts w:eastAsia="Times New Roman" w:cs="Times New Roman"/>
                <w:color w:val="000000"/>
                <w:szCs w:val="24"/>
                <w:lang w:eastAsia="en-ID"/>
              </w:rPr>
            </w:pPr>
            <w:r w:rsidRPr="00E76600">
              <w:rPr>
                <w:rFonts w:eastAsia="Times New Roman" w:cs="Times New Roman"/>
                <w:color w:val="000000"/>
                <w:szCs w:val="24"/>
                <w:lang w:eastAsia="en-ID"/>
              </w:rPr>
              <w:t xml:space="preserve">Pengolahan data keseluruhan </w:t>
            </w:r>
            <w:r>
              <w:rPr>
                <w:rFonts w:eastAsia="Times New Roman" w:cs="Times New Roman"/>
                <w:color w:val="000000"/>
                <w:szCs w:val="24"/>
                <w:lang w:eastAsia="en-ID"/>
              </w:rPr>
              <w:t xml:space="preserve">secara manual </w:t>
            </w:r>
            <w:r w:rsidRPr="00E76600">
              <w:rPr>
                <w:rFonts w:eastAsia="Times New Roman" w:cs="Times New Roman"/>
                <w:color w:val="000000"/>
                <w:szCs w:val="24"/>
                <w:lang w:eastAsia="en-ID"/>
              </w:rPr>
              <w:t>masih</w:t>
            </w:r>
            <w:r>
              <w:rPr>
                <w:rFonts w:eastAsia="Times New Roman" w:cs="Times New Roman"/>
                <w:color w:val="000000"/>
                <w:szCs w:val="24"/>
                <w:lang w:eastAsia="en-ID"/>
              </w:rPr>
              <w:t xml:space="preserve"> dilakukan</w:t>
            </w:r>
            <w:r w:rsidRPr="00E76600">
              <w:rPr>
                <w:rFonts w:eastAsia="Times New Roman" w:cs="Times New Roman"/>
                <w:color w:val="000000"/>
                <w:szCs w:val="24"/>
                <w:lang w:eastAsia="en-ID"/>
              </w:rPr>
              <w:t xml:space="preserve"> </w:t>
            </w:r>
            <w:r>
              <w:rPr>
                <w:rFonts w:eastAsia="Times New Roman" w:cs="Times New Roman"/>
                <w:color w:val="000000"/>
                <w:szCs w:val="24"/>
                <w:lang w:eastAsia="en-ID"/>
              </w:rPr>
              <w:t>untuk</w:t>
            </w:r>
            <w:r w:rsidRPr="00E76600">
              <w:rPr>
                <w:rFonts w:eastAsia="Times New Roman" w:cs="Times New Roman"/>
                <w:color w:val="000000"/>
                <w:szCs w:val="24"/>
                <w:lang w:eastAsia="en-ID"/>
              </w:rPr>
              <w:t xml:space="preserve"> </w:t>
            </w:r>
            <w:r>
              <w:rPr>
                <w:rFonts w:eastAsia="Times New Roman" w:cs="Times New Roman"/>
                <w:color w:val="000000"/>
                <w:szCs w:val="24"/>
                <w:lang w:eastAsia="en-ID"/>
              </w:rPr>
              <w:t>pencatatan</w:t>
            </w:r>
            <w:r w:rsidRPr="00E76600">
              <w:rPr>
                <w:rFonts w:eastAsia="Times New Roman" w:cs="Times New Roman"/>
                <w:color w:val="000000"/>
                <w:szCs w:val="24"/>
                <w:lang w:eastAsia="en-ID"/>
              </w:rPr>
              <w:t xml:space="preserve"> data pada buku atau media cetak </w:t>
            </w:r>
            <w:r>
              <w:rPr>
                <w:rFonts w:eastAsia="Times New Roman" w:cs="Times New Roman"/>
                <w:color w:val="000000"/>
                <w:szCs w:val="24"/>
                <w:lang w:eastAsia="en-ID"/>
              </w:rPr>
              <w:t>pada</w:t>
            </w:r>
            <w:r w:rsidRPr="00E76600">
              <w:rPr>
                <w:rFonts w:eastAsia="Times New Roman" w:cs="Times New Roman"/>
                <w:color w:val="000000"/>
                <w:szCs w:val="24"/>
                <w:lang w:eastAsia="en-ID"/>
              </w:rPr>
              <w:t xml:space="preserve"> perangkat office. Hal ini menyebabkan proses pengolahan data menjadi lambat dan terdapat risiko kerusakan data</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Default="003E3AF6" w:rsidP="0046435E">
            <w:pPr>
              <w:rPr>
                <w:rFonts w:eastAsia="Times New Roman" w:cs="Times New Roman"/>
                <w:color w:val="000000"/>
                <w:szCs w:val="24"/>
                <w:lang w:eastAsia="en-ID"/>
              </w:rPr>
            </w:pPr>
            <w:r>
              <w:rPr>
                <w:rFonts w:eastAsia="Times New Roman" w:cs="Times New Roman"/>
                <w:color w:val="000000"/>
                <w:szCs w:val="24"/>
                <w:lang w:eastAsia="en-ID"/>
              </w:rPr>
              <w:t>Dari penelitian ini menghasilkan</w:t>
            </w:r>
          </w:p>
          <w:p w:rsidR="003E3AF6" w:rsidRPr="007A0B10" w:rsidRDefault="003E3AF6" w:rsidP="0046435E">
            <w:pPr>
              <w:rPr>
                <w:rFonts w:eastAsia="Times New Roman" w:cs="Times New Roman"/>
                <w:color w:val="000000"/>
                <w:szCs w:val="24"/>
                <w:lang w:eastAsia="en-ID"/>
              </w:rPr>
            </w:pPr>
            <w:proofErr w:type="gramStart"/>
            <w:r>
              <w:rPr>
                <w:rFonts w:eastAsia="Times New Roman" w:cs="Times New Roman"/>
                <w:color w:val="000000"/>
                <w:szCs w:val="24"/>
                <w:lang w:eastAsia="en-ID"/>
              </w:rPr>
              <w:t>kemudahan</w:t>
            </w:r>
            <w:proofErr w:type="gramEnd"/>
            <w:r w:rsidRPr="006A72E4">
              <w:rPr>
                <w:rFonts w:eastAsia="Times New Roman" w:cs="Times New Roman"/>
                <w:color w:val="000000"/>
                <w:szCs w:val="24"/>
                <w:lang w:eastAsia="en-ID"/>
              </w:rPr>
              <w:t xml:space="preserve"> bagi masyarakat </w:t>
            </w:r>
            <w:r>
              <w:rPr>
                <w:rFonts w:eastAsia="Times New Roman" w:cs="Times New Roman"/>
                <w:color w:val="000000"/>
                <w:szCs w:val="24"/>
                <w:lang w:eastAsia="en-ID"/>
              </w:rPr>
              <w:t>guna</w:t>
            </w:r>
            <w:r w:rsidRPr="006A72E4">
              <w:rPr>
                <w:rFonts w:eastAsia="Times New Roman" w:cs="Times New Roman"/>
                <w:color w:val="000000"/>
                <w:szCs w:val="24"/>
                <w:lang w:eastAsia="en-ID"/>
              </w:rPr>
              <w:t xml:space="preserve"> </w:t>
            </w:r>
            <w:r>
              <w:rPr>
                <w:rFonts w:eastAsia="Times New Roman" w:cs="Times New Roman"/>
                <w:color w:val="000000"/>
                <w:szCs w:val="24"/>
                <w:lang w:eastAsia="en-ID"/>
              </w:rPr>
              <w:t>mengelola</w:t>
            </w:r>
            <w:r w:rsidRPr="006A72E4">
              <w:rPr>
                <w:rFonts w:eastAsia="Times New Roman" w:cs="Times New Roman"/>
                <w:color w:val="000000"/>
                <w:szCs w:val="24"/>
                <w:lang w:eastAsia="en-ID"/>
              </w:rPr>
              <w:t xml:space="preserve"> </w:t>
            </w:r>
            <w:r>
              <w:rPr>
                <w:rFonts w:eastAsia="Times New Roman" w:cs="Times New Roman"/>
                <w:color w:val="000000"/>
                <w:szCs w:val="24"/>
                <w:lang w:eastAsia="en-ID"/>
              </w:rPr>
              <w:t>data</w:t>
            </w:r>
            <w:r w:rsidRPr="006A72E4">
              <w:rPr>
                <w:rFonts w:eastAsia="Times New Roman" w:cs="Times New Roman"/>
                <w:color w:val="000000"/>
                <w:szCs w:val="24"/>
                <w:lang w:eastAsia="en-ID"/>
              </w:rPr>
              <w:t xml:space="preserve"> desa serta permohonan surat</w:t>
            </w:r>
            <w:r>
              <w:rPr>
                <w:rFonts w:eastAsia="Times New Roman" w:cs="Times New Roman"/>
                <w:color w:val="000000"/>
                <w:szCs w:val="24"/>
                <w:lang w:eastAsia="en-ID"/>
              </w:rPr>
              <w:t xml:space="preserve"> yang lebih mudah dengan menggunakan sistem aplikasi</w:t>
            </w:r>
            <w:r w:rsidRPr="006A72E4">
              <w:rPr>
                <w:rFonts w:eastAsia="Times New Roman" w:cs="Times New Roman"/>
                <w:color w:val="000000"/>
                <w:szCs w:val="24"/>
                <w:lang w:eastAsia="en-ID"/>
              </w:rPr>
              <w:t>.</w:t>
            </w:r>
          </w:p>
        </w:tc>
      </w:tr>
      <w:tr w:rsidR="003E3AF6" w:rsidRPr="007A0B10" w:rsidTr="0046435E">
        <w:trPr>
          <w:trHeight w:val="915"/>
          <w:jc w:val="center"/>
        </w:trPr>
        <w:tc>
          <w:tcPr>
            <w:tcW w:w="621" w:type="dxa"/>
            <w:noWrap/>
          </w:tcPr>
          <w:p w:rsidR="003E3AF6" w:rsidRPr="003B669E"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3B669E">
              <w:rPr>
                <w:rFonts w:eastAsia="Times New Roman" w:cs="Times New Roman"/>
                <w:color w:val="000000"/>
                <w:szCs w:val="24"/>
                <w:lang w:eastAsia="en-ID"/>
              </w:rPr>
              <w:t>Yuri Rahmanto, Istikomah, Styawati</w:t>
            </w:r>
          </w:p>
        </w:tc>
        <w:tc>
          <w:tcPr>
            <w:tcW w:w="1696"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Rancang  Bangun Sistem Informasi Manajemen Koperasi Menggunakan Metode </w:t>
            </w:r>
            <w:r w:rsidRPr="00B763B8">
              <w:rPr>
                <w:rFonts w:eastAsia="Times New Roman" w:cs="Times New Roman"/>
                <w:i/>
                <w:color w:val="000000"/>
                <w:szCs w:val="24"/>
                <w:lang w:eastAsia="en-ID"/>
              </w:rPr>
              <w:t>Web engineering</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color w:val="000000"/>
                <w:szCs w:val="24"/>
              </w:rPr>
            </w:pPr>
            <w:r w:rsidRPr="00F068F1">
              <w:rPr>
                <w:color w:val="000000"/>
                <w:szCs w:val="24"/>
              </w:rPr>
              <w:t xml:space="preserve">Permasalahan dalam proses pengelolaan proses simpan pinjam digunakan secara keseluruhan </w:t>
            </w:r>
            <w:r w:rsidRPr="003B669E">
              <w:rPr>
                <w:color w:val="000000"/>
                <w:szCs w:val="24"/>
              </w:rPr>
              <w:t xml:space="preserve">proses manual dan </w:t>
            </w:r>
            <w:r w:rsidRPr="00F068F1">
              <w:rPr>
                <w:color w:val="000000"/>
                <w:szCs w:val="24"/>
              </w:rPr>
              <w:t>Proses perhitungan data simpanan masih menggunakan kalkulator sehingga berdampak pada kesalahan perhitungan jumlah simpanan dan pinjaman</w:t>
            </w:r>
            <w:r>
              <w:rPr>
                <w:color w:val="000000"/>
                <w:szCs w:val="24"/>
              </w:rPr>
              <w:t>.</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Pr="007A0B10" w:rsidRDefault="003E3AF6" w:rsidP="0046435E">
            <w:pPr>
              <w:rPr>
                <w:rFonts w:eastAsia="Times New Roman" w:cs="Times New Roman"/>
                <w:color w:val="000000"/>
                <w:szCs w:val="24"/>
                <w:lang w:eastAsia="en-ID"/>
              </w:rPr>
            </w:pPr>
            <w:r w:rsidRPr="00F068F1">
              <w:rPr>
                <w:rFonts w:eastAsia="Times New Roman" w:cs="Times New Roman"/>
                <w:color w:val="000000"/>
                <w:szCs w:val="24"/>
                <w:lang w:eastAsia="en-ID"/>
              </w:rPr>
              <w:t>Menghasilkan aplikasi berbasis web yang berkualita</w:t>
            </w:r>
            <w:r>
              <w:rPr>
                <w:rFonts w:eastAsia="Times New Roman" w:cs="Times New Roman"/>
                <w:color w:val="000000"/>
                <w:szCs w:val="24"/>
                <w:lang w:eastAsia="en-ID"/>
              </w:rPr>
              <w:t xml:space="preserve">s terbukti dari hasil </w:t>
            </w:r>
            <w:proofErr w:type="gramStart"/>
            <w:r>
              <w:rPr>
                <w:rFonts w:eastAsia="Times New Roman" w:cs="Times New Roman"/>
                <w:color w:val="000000"/>
                <w:szCs w:val="24"/>
                <w:lang w:eastAsia="en-ID"/>
              </w:rPr>
              <w:t xml:space="preserve">pengujian </w:t>
            </w:r>
            <w:r w:rsidRPr="00F068F1">
              <w:rPr>
                <w:rFonts w:eastAsia="Times New Roman" w:cs="Times New Roman"/>
                <w:color w:val="000000"/>
                <w:szCs w:val="24"/>
                <w:lang w:eastAsia="en-ID"/>
              </w:rPr>
              <w:t xml:space="preserve"> </w:t>
            </w:r>
            <w:r>
              <w:rPr>
                <w:rFonts w:eastAsia="Times New Roman" w:cs="Times New Roman"/>
                <w:color w:val="000000"/>
                <w:szCs w:val="24"/>
                <w:lang w:eastAsia="en-ID"/>
              </w:rPr>
              <w:t>k</w:t>
            </w:r>
            <w:r w:rsidRPr="00F068F1">
              <w:rPr>
                <w:rFonts w:eastAsia="Times New Roman" w:cs="Times New Roman"/>
                <w:color w:val="000000"/>
                <w:szCs w:val="24"/>
                <w:lang w:eastAsia="en-ID"/>
              </w:rPr>
              <w:t>egunaan</w:t>
            </w:r>
            <w:proofErr w:type="gramEnd"/>
            <w:r w:rsidRPr="00F068F1">
              <w:rPr>
                <w:rFonts w:eastAsia="Times New Roman" w:cs="Times New Roman"/>
                <w:color w:val="000000"/>
                <w:szCs w:val="24"/>
                <w:lang w:eastAsia="en-ID"/>
              </w:rPr>
              <w:t xml:space="preserve"> sistem dicapai dengan 94,17% sehingga kesimpulannya adalah pengguna sepenuhnya setuju dengan pernyataan ini dan berdasarkan uji kesesuaian fungsional hasil yang dicapai dengan 95,33%.</w:t>
            </w:r>
          </w:p>
        </w:tc>
      </w:tr>
    </w:tbl>
    <w:p w:rsidR="003E3AF6" w:rsidRDefault="003E3AF6" w:rsidP="003E3AF6">
      <w:pPr>
        <w:spacing w:after="200" w:line="276" w:lineRule="auto"/>
        <w:jc w:val="left"/>
      </w:pPr>
    </w:p>
    <w:p w:rsidR="003E3AF6" w:rsidRDefault="003E3AF6" w:rsidP="003E3AF6">
      <w:pPr>
        <w:pStyle w:val="Heading2"/>
        <w:numPr>
          <w:ilvl w:val="1"/>
          <w:numId w:val="1"/>
        </w:numPr>
        <w:spacing w:line="480" w:lineRule="auto"/>
        <w:ind w:left="426"/>
      </w:pPr>
      <w:bookmarkStart w:id="34" w:name="_Toc125380490"/>
      <w:r>
        <w:lastRenderedPageBreak/>
        <w:t>Landasan Teori</w:t>
      </w:r>
      <w:bookmarkEnd w:id="34"/>
    </w:p>
    <w:p w:rsidR="003E3AF6" w:rsidRPr="007A3ED2" w:rsidRDefault="003E3AF6" w:rsidP="003E3AF6">
      <w:pPr>
        <w:pStyle w:val="ListParagraph"/>
        <w:keepNext/>
        <w:keepLines/>
        <w:numPr>
          <w:ilvl w:val="0"/>
          <w:numId w:val="11"/>
        </w:numPr>
        <w:spacing w:before="240"/>
        <w:contextualSpacing w:val="0"/>
        <w:jc w:val="center"/>
        <w:outlineLvl w:val="0"/>
        <w:rPr>
          <w:rFonts w:eastAsiaTheme="majorEastAsia" w:cstheme="majorBidi"/>
          <w:b/>
          <w:bCs/>
          <w:vanish/>
          <w:sz w:val="28"/>
          <w:szCs w:val="28"/>
        </w:rPr>
      </w:pPr>
      <w:bookmarkStart w:id="35" w:name="_Toc118076966"/>
      <w:bookmarkStart w:id="36" w:name="_Toc118077006"/>
      <w:bookmarkStart w:id="37" w:name="_Toc120648144"/>
      <w:bookmarkStart w:id="38" w:name="_Toc120648173"/>
      <w:bookmarkStart w:id="39" w:name="_Toc120648213"/>
      <w:bookmarkStart w:id="40" w:name="_Toc120648251"/>
      <w:bookmarkStart w:id="41" w:name="_Toc120649572"/>
      <w:bookmarkStart w:id="42" w:name="_Toc120652544"/>
      <w:bookmarkStart w:id="43" w:name="_Toc120875828"/>
      <w:bookmarkStart w:id="44" w:name="_Toc123231580"/>
      <w:bookmarkStart w:id="45" w:name="_Toc123231647"/>
      <w:bookmarkStart w:id="46" w:name="_Toc123650918"/>
      <w:bookmarkStart w:id="47" w:name="_Toc124101442"/>
      <w:bookmarkStart w:id="48" w:name="_Toc124101474"/>
      <w:bookmarkStart w:id="49" w:name="_Toc124101506"/>
      <w:bookmarkStart w:id="50" w:name="_Toc124101546"/>
      <w:bookmarkStart w:id="51" w:name="_Toc124101598"/>
      <w:bookmarkStart w:id="52" w:name="_Toc125020872"/>
      <w:bookmarkStart w:id="53" w:name="_Toc125021027"/>
      <w:bookmarkStart w:id="54" w:name="_Toc125364671"/>
      <w:bookmarkStart w:id="55" w:name="_Toc125365045"/>
      <w:bookmarkStart w:id="56" w:name="_Toc125380491"/>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p>
    <w:p w:rsidR="003E3AF6" w:rsidRPr="007A3ED2" w:rsidRDefault="003E3AF6" w:rsidP="003E3AF6">
      <w:pPr>
        <w:pStyle w:val="ListParagraph"/>
        <w:keepNext/>
        <w:keepLines/>
        <w:numPr>
          <w:ilvl w:val="0"/>
          <w:numId w:val="11"/>
        </w:numPr>
        <w:spacing w:before="240"/>
        <w:contextualSpacing w:val="0"/>
        <w:jc w:val="center"/>
        <w:outlineLvl w:val="0"/>
        <w:rPr>
          <w:rFonts w:eastAsiaTheme="majorEastAsia" w:cstheme="majorBidi"/>
          <w:b/>
          <w:bCs/>
          <w:vanish/>
          <w:sz w:val="28"/>
          <w:szCs w:val="28"/>
        </w:rPr>
      </w:pPr>
      <w:bookmarkStart w:id="57" w:name="_Toc118076967"/>
      <w:bookmarkStart w:id="58" w:name="_Toc118077007"/>
      <w:bookmarkStart w:id="59" w:name="_Toc120648145"/>
      <w:bookmarkStart w:id="60" w:name="_Toc120648174"/>
      <w:bookmarkStart w:id="61" w:name="_Toc120648214"/>
      <w:bookmarkStart w:id="62" w:name="_Toc120648252"/>
      <w:bookmarkStart w:id="63" w:name="_Toc120649573"/>
      <w:bookmarkStart w:id="64" w:name="_Toc120652545"/>
      <w:bookmarkStart w:id="65" w:name="_Toc120875829"/>
      <w:bookmarkStart w:id="66" w:name="_Toc123231581"/>
      <w:bookmarkStart w:id="67" w:name="_Toc123231648"/>
      <w:bookmarkStart w:id="68" w:name="_Toc123650919"/>
      <w:bookmarkStart w:id="69" w:name="_Toc124101443"/>
      <w:bookmarkStart w:id="70" w:name="_Toc124101475"/>
      <w:bookmarkStart w:id="71" w:name="_Toc124101507"/>
      <w:bookmarkStart w:id="72" w:name="_Toc124101547"/>
      <w:bookmarkStart w:id="73" w:name="_Toc124101599"/>
      <w:bookmarkStart w:id="74" w:name="_Toc125020873"/>
      <w:bookmarkStart w:id="75" w:name="_Toc125021028"/>
      <w:bookmarkStart w:id="76" w:name="_Toc125364672"/>
      <w:bookmarkStart w:id="77" w:name="_Toc125365046"/>
      <w:bookmarkStart w:id="78" w:name="_Toc125380492"/>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p>
    <w:p w:rsidR="003E3AF6" w:rsidRPr="007A3ED2" w:rsidRDefault="003E3AF6" w:rsidP="003E3AF6">
      <w:pPr>
        <w:pStyle w:val="ListParagraph"/>
        <w:keepNext/>
        <w:keepLines/>
        <w:numPr>
          <w:ilvl w:val="1"/>
          <w:numId w:val="11"/>
        </w:numPr>
        <w:contextualSpacing w:val="0"/>
        <w:outlineLvl w:val="1"/>
        <w:rPr>
          <w:rFonts w:eastAsiaTheme="majorEastAsia" w:cstheme="majorBidi"/>
          <w:b/>
          <w:bCs/>
          <w:vanish/>
          <w:szCs w:val="26"/>
        </w:rPr>
      </w:pPr>
      <w:bookmarkStart w:id="79" w:name="_Toc118076968"/>
      <w:bookmarkStart w:id="80" w:name="_Toc118077008"/>
      <w:bookmarkStart w:id="81" w:name="_Toc120648146"/>
      <w:bookmarkStart w:id="82" w:name="_Toc120648175"/>
      <w:bookmarkStart w:id="83" w:name="_Toc120648215"/>
      <w:bookmarkStart w:id="84" w:name="_Toc120648253"/>
      <w:bookmarkStart w:id="85" w:name="_Toc120649574"/>
      <w:bookmarkStart w:id="86" w:name="_Toc120652546"/>
      <w:bookmarkStart w:id="87" w:name="_Toc120875830"/>
      <w:bookmarkStart w:id="88" w:name="_Toc123231582"/>
      <w:bookmarkStart w:id="89" w:name="_Toc123231649"/>
      <w:bookmarkStart w:id="90" w:name="_Toc123650920"/>
      <w:bookmarkStart w:id="91" w:name="_Toc124101444"/>
      <w:bookmarkStart w:id="92" w:name="_Toc124101476"/>
      <w:bookmarkStart w:id="93" w:name="_Toc124101508"/>
      <w:bookmarkStart w:id="94" w:name="_Toc124101548"/>
      <w:bookmarkStart w:id="95" w:name="_Toc124101600"/>
      <w:bookmarkStart w:id="96" w:name="_Toc125020874"/>
      <w:bookmarkStart w:id="97" w:name="_Toc125021029"/>
      <w:bookmarkStart w:id="98" w:name="_Toc125364673"/>
      <w:bookmarkStart w:id="99" w:name="_Toc125365047"/>
      <w:bookmarkStart w:id="100" w:name="_Toc125380493"/>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p>
    <w:p w:rsidR="003E3AF6" w:rsidRPr="007A3ED2" w:rsidRDefault="003E3AF6" w:rsidP="003E3AF6">
      <w:pPr>
        <w:pStyle w:val="ListParagraph"/>
        <w:keepNext/>
        <w:keepLines/>
        <w:numPr>
          <w:ilvl w:val="1"/>
          <w:numId w:val="11"/>
        </w:numPr>
        <w:contextualSpacing w:val="0"/>
        <w:outlineLvl w:val="1"/>
        <w:rPr>
          <w:rFonts w:eastAsiaTheme="majorEastAsia" w:cstheme="majorBidi"/>
          <w:b/>
          <w:bCs/>
          <w:vanish/>
          <w:szCs w:val="26"/>
        </w:rPr>
      </w:pPr>
      <w:bookmarkStart w:id="101" w:name="_Toc118076969"/>
      <w:bookmarkStart w:id="102" w:name="_Toc118077009"/>
      <w:bookmarkStart w:id="103" w:name="_Toc120648147"/>
      <w:bookmarkStart w:id="104" w:name="_Toc120648176"/>
      <w:bookmarkStart w:id="105" w:name="_Toc120648216"/>
      <w:bookmarkStart w:id="106" w:name="_Toc120648254"/>
      <w:bookmarkStart w:id="107" w:name="_Toc120649575"/>
      <w:bookmarkStart w:id="108" w:name="_Toc120652547"/>
      <w:bookmarkStart w:id="109" w:name="_Toc120875831"/>
      <w:bookmarkStart w:id="110" w:name="_Toc123231583"/>
      <w:bookmarkStart w:id="111" w:name="_Toc123231650"/>
      <w:bookmarkStart w:id="112" w:name="_Toc123650921"/>
      <w:bookmarkStart w:id="113" w:name="_Toc124101445"/>
      <w:bookmarkStart w:id="114" w:name="_Toc124101477"/>
      <w:bookmarkStart w:id="115" w:name="_Toc124101509"/>
      <w:bookmarkStart w:id="116" w:name="_Toc124101549"/>
      <w:bookmarkStart w:id="117" w:name="_Toc124101601"/>
      <w:bookmarkStart w:id="118" w:name="_Toc125020875"/>
      <w:bookmarkStart w:id="119" w:name="_Toc125021030"/>
      <w:bookmarkStart w:id="120" w:name="_Toc125364674"/>
      <w:bookmarkStart w:id="121" w:name="_Toc125365048"/>
      <w:bookmarkStart w:id="122" w:name="_Toc125380494"/>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p>
    <w:p w:rsidR="003E3AF6" w:rsidRPr="00FC1F2B"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123" w:name="_Toc120648217"/>
      <w:bookmarkStart w:id="124" w:name="_Toc120648255"/>
      <w:bookmarkStart w:id="125" w:name="_Toc120649576"/>
      <w:bookmarkStart w:id="126" w:name="_Toc120652548"/>
      <w:bookmarkStart w:id="127" w:name="_Toc120875832"/>
      <w:bookmarkStart w:id="128" w:name="_Toc123231584"/>
      <w:bookmarkStart w:id="129" w:name="_Toc123231651"/>
      <w:bookmarkStart w:id="130" w:name="_Toc123650922"/>
      <w:bookmarkStart w:id="131" w:name="_Toc124101446"/>
      <w:bookmarkStart w:id="132" w:name="_Toc124101478"/>
      <w:bookmarkStart w:id="133" w:name="_Toc124101510"/>
      <w:bookmarkStart w:id="134" w:name="_Toc124101550"/>
      <w:bookmarkStart w:id="135" w:name="_Toc124101602"/>
      <w:bookmarkStart w:id="136" w:name="_Toc125020876"/>
      <w:bookmarkStart w:id="137" w:name="_Toc125021031"/>
      <w:bookmarkStart w:id="138" w:name="_Toc125364675"/>
      <w:bookmarkStart w:id="139" w:name="_Toc125365049"/>
      <w:bookmarkStart w:id="140" w:name="_Toc125380495"/>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rsidR="003E3AF6" w:rsidRPr="00FC1F2B"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141" w:name="_Toc120648218"/>
      <w:bookmarkStart w:id="142" w:name="_Toc120648256"/>
      <w:bookmarkStart w:id="143" w:name="_Toc120649577"/>
      <w:bookmarkStart w:id="144" w:name="_Toc120652549"/>
      <w:bookmarkStart w:id="145" w:name="_Toc120875833"/>
      <w:bookmarkStart w:id="146" w:name="_Toc123231585"/>
      <w:bookmarkStart w:id="147" w:name="_Toc123231652"/>
      <w:bookmarkStart w:id="148" w:name="_Toc123650923"/>
      <w:bookmarkStart w:id="149" w:name="_Toc124101447"/>
      <w:bookmarkStart w:id="150" w:name="_Toc124101479"/>
      <w:bookmarkStart w:id="151" w:name="_Toc124101511"/>
      <w:bookmarkStart w:id="152" w:name="_Toc124101551"/>
      <w:bookmarkStart w:id="153" w:name="_Toc124101603"/>
      <w:bookmarkStart w:id="154" w:name="_Toc125020877"/>
      <w:bookmarkStart w:id="155" w:name="_Toc125021032"/>
      <w:bookmarkStart w:id="156" w:name="_Toc125364676"/>
      <w:bookmarkStart w:id="157" w:name="_Toc125365050"/>
      <w:bookmarkStart w:id="158" w:name="_Toc125380496"/>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p>
    <w:p w:rsidR="003E3AF6" w:rsidRPr="00FC1F2B" w:rsidRDefault="003E3AF6" w:rsidP="003E3AF6">
      <w:pPr>
        <w:pStyle w:val="ListParagraph"/>
        <w:keepNext/>
        <w:keepLines/>
        <w:numPr>
          <w:ilvl w:val="1"/>
          <w:numId w:val="26"/>
        </w:numPr>
        <w:contextualSpacing w:val="0"/>
        <w:outlineLvl w:val="1"/>
        <w:rPr>
          <w:rFonts w:eastAsiaTheme="majorEastAsia" w:cstheme="majorBidi"/>
          <w:b/>
          <w:bCs/>
          <w:vanish/>
          <w:szCs w:val="26"/>
        </w:rPr>
      </w:pPr>
      <w:bookmarkStart w:id="159" w:name="_Toc120648219"/>
      <w:bookmarkStart w:id="160" w:name="_Toc120648257"/>
      <w:bookmarkStart w:id="161" w:name="_Toc120649578"/>
      <w:bookmarkStart w:id="162" w:name="_Toc120652550"/>
      <w:bookmarkStart w:id="163" w:name="_Toc120875834"/>
      <w:bookmarkStart w:id="164" w:name="_Toc123231586"/>
      <w:bookmarkStart w:id="165" w:name="_Toc123231653"/>
      <w:bookmarkStart w:id="166" w:name="_Toc123650924"/>
      <w:bookmarkStart w:id="167" w:name="_Toc124101448"/>
      <w:bookmarkStart w:id="168" w:name="_Toc124101480"/>
      <w:bookmarkStart w:id="169" w:name="_Toc124101512"/>
      <w:bookmarkStart w:id="170" w:name="_Toc124101552"/>
      <w:bookmarkStart w:id="171" w:name="_Toc124101604"/>
      <w:bookmarkStart w:id="172" w:name="_Toc125020878"/>
      <w:bookmarkStart w:id="173" w:name="_Toc125021033"/>
      <w:bookmarkStart w:id="174" w:name="_Toc125364677"/>
      <w:bookmarkStart w:id="175" w:name="_Toc125365051"/>
      <w:bookmarkStart w:id="176" w:name="_Toc125380497"/>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p>
    <w:p w:rsidR="003E3AF6" w:rsidRPr="00FC1F2B" w:rsidRDefault="003E3AF6" w:rsidP="003E3AF6">
      <w:pPr>
        <w:pStyle w:val="ListParagraph"/>
        <w:keepNext/>
        <w:keepLines/>
        <w:numPr>
          <w:ilvl w:val="1"/>
          <w:numId w:val="26"/>
        </w:numPr>
        <w:contextualSpacing w:val="0"/>
        <w:outlineLvl w:val="1"/>
        <w:rPr>
          <w:rFonts w:eastAsiaTheme="majorEastAsia" w:cstheme="majorBidi"/>
          <w:b/>
          <w:bCs/>
          <w:vanish/>
          <w:szCs w:val="26"/>
        </w:rPr>
      </w:pPr>
      <w:bookmarkStart w:id="177" w:name="_Toc120648220"/>
      <w:bookmarkStart w:id="178" w:name="_Toc120648258"/>
      <w:bookmarkStart w:id="179" w:name="_Toc120649579"/>
      <w:bookmarkStart w:id="180" w:name="_Toc120652551"/>
      <w:bookmarkStart w:id="181" w:name="_Toc120875835"/>
      <w:bookmarkStart w:id="182" w:name="_Toc123231587"/>
      <w:bookmarkStart w:id="183" w:name="_Toc123231654"/>
      <w:bookmarkStart w:id="184" w:name="_Toc123650925"/>
      <w:bookmarkStart w:id="185" w:name="_Toc124101449"/>
      <w:bookmarkStart w:id="186" w:name="_Toc124101481"/>
      <w:bookmarkStart w:id="187" w:name="_Toc124101513"/>
      <w:bookmarkStart w:id="188" w:name="_Toc124101553"/>
      <w:bookmarkStart w:id="189" w:name="_Toc124101605"/>
      <w:bookmarkStart w:id="190" w:name="_Toc125020879"/>
      <w:bookmarkStart w:id="191" w:name="_Toc125021034"/>
      <w:bookmarkStart w:id="192" w:name="_Toc125364678"/>
      <w:bookmarkStart w:id="193" w:name="_Toc125365052"/>
      <w:bookmarkStart w:id="194" w:name="_Toc125380498"/>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p>
    <w:p w:rsidR="003E3AF6" w:rsidRPr="00351F9D" w:rsidRDefault="003E3AF6" w:rsidP="003E3AF6">
      <w:pPr>
        <w:pStyle w:val="Heading3"/>
      </w:pPr>
      <w:bookmarkStart w:id="195" w:name="_Toc125380499"/>
      <w:r w:rsidRPr="007A3ED2">
        <w:t>Implementasi</w:t>
      </w:r>
      <w:bookmarkEnd w:id="195"/>
    </w:p>
    <w:p w:rsidR="003E3AF6" w:rsidRDefault="003E3AF6" w:rsidP="003E3AF6">
      <w:r>
        <w:tab/>
      </w:r>
      <w:proofErr w:type="gramStart"/>
      <w:r>
        <w:t>Implementasi</w:t>
      </w:r>
      <w:r w:rsidRPr="00885CE9">
        <w:t xml:space="preserve"> </w:t>
      </w:r>
      <w:r>
        <w:t xml:space="preserve">dapat disebut juga proses penerapan pada </w:t>
      </w:r>
      <w:r w:rsidRPr="00885CE9">
        <w:t>kegiatan untuk mencapai hasil yang diinginkan.</w:t>
      </w:r>
      <w:proofErr w:type="gramEnd"/>
      <w:r w:rsidRPr="00885CE9">
        <w:t xml:space="preserve"> Pada akhirnya, hasil dari kegiatan</w:t>
      </w:r>
      <w:r>
        <w:t xml:space="preserve"> tersebut </w:t>
      </w:r>
      <w:proofErr w:type="gramStart"/>
      <w:r>
        <w:t>akan</w:t>
      </w:r>
      <w:proofErr w:type="gramEnd"/>
      <w:r>
        <w:t xml:space="preserve"> mencerminkan </w:t>
      </w:r>
      <w:r w:rsidRPr="00885CE9">
        <w:t>yang direncanakan dan apa yang diharapkan dari kebijakan itu sendiri.</w:t>
      </w:r>
      <w:r>
        <w:t xml:space="preserve"> </w:t>
      </w:r>
      <w:r>
        <w:fldChar w:fldCharType="begin" w:fldLock="1"/>
      </w:r>
      <w:r>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proofErr w:type="gramStart"/>
      <w:r w:rsidRPr="00527E51">
        <w:rPr>
          <w:noProof/>
        </w:rPr>
        <w:t>(Anggraini and Gusmaliza, 2021)</w:t>
      </w:r>
      <w:r>
        <w:fldChar w:fldCharType="end"/>
      </w:r>
      <w:r w:rsidR="00E57578">
        <w:t>.</w:t>
      </w:r>
      <w:proofErr w:type="gramEnd"/>
      <w:r>
        <w:t xml:space="preserve"> </w:t>
      </w:r>
      <w:proofErr w:type="gramStart"/>
      <w:r w:rsidR="00E57578" w:rsidRPr="00887113">
        <w:t>Pemahaman ini diupayakan untuk memberkikan dampak nyata.</w:t>
      </w:r>
      <w:proofErr w:type="gramEnd"/>
      <w:r w:rsidR="00E57578" w:rsidRPr="00887113">
        <w:t xml:space="preserve"> </w:t>
      </w:r>
      <w:proofErr w:type="gramStart"/>
      <w:r w:rsidR="00E57578" w:rsidRPr="00887113">
        <w:t>Kebijakan tersebut meliputi program untuk mencapai tujuan.</w:t>
      </w:r>
      <w:proofErr w:type="gramEnd"/>
      <w:r w:rsidR="00E57578" w:rsidRPr="00887113">
        <w:t xml:space="preserve"> </w:t>
      </w:r>
      <w:proofErr w:type="gramStart"/>
      <w:r w:rsidR="00E57578" w:rsidRPr="00887113">
        <w:t>Nilai diwujudkan melalui tindakan yang ditargetkan.</w:t>
      </w:r>
      <w:proofErr w:type="gramEnd"/>
      <w:r w:rsidR="00E57578" w:rsidRPr="00887113">
        <w:t xml:space="preserve"> </w:t>
      </w:r>
      <w:proofErr w:type="gramStart"/>
      <w:r w:rsidR="00E57578" w:rsidRPr="00887113">
        <w:t>Kebijakan yang dirumuskan tentunya memiliki tujuan dan sasaran yang perlu dicapai.</w:t>
      </w:r>
      <w:proofErr w:type="gramEnd"/>
      <w:r w:rsidR="00E57578" w:rsidRPr="00887113">
        <w:t xml:space="preserve"> </w:t>
      </w:r>
      <w:proofErr w:type="gramStart"/>
      <w:r w:rsidR="00E57578" w:rsidRPr="00887113">
        <w:t>prestasi</w:t>
      </w:r>
      <w:proofErr w:type="gramEnd"/>
      <w:r w:rsidR="00E57578" w:rsidRPr="00887113">
        <w:t xml:space="preserve"> dan tujuan baru tercapai ketika kebijakan diimplementasikan</w:t>
      </w:r>
      <w:r>
        <w:t>.</w:t>
      </w:r>
    </w:p>
    <w:p w:rsidR="003E3AF6" w:rsidRPr="00B763B8" w:rsidRDefault="003E3AF6" w:rsidP="003E3AF6">
      <w:pPr>
        <w:pStyle w:val="Heading3"/>
      </w:pPr>
      <w:bookmarkStart w:id="196" w:name="_Toc125380500"/>
      <w:r w:rsidRPr="00B763B8">
        <w:t>Web engineering</w:t>
      </w:r>
      <w:bookmarkEnd w:id="196"/>
    </w:p>
    <w:p w:rsidR="003E3AF6" w:rsidRPr="0078146F" w:rsidRDefault="003E3AF6" w:rsidP="003E3AF6"/>
    <w:p w:rsidR="003E3AF6" w:rsidRDefault="003E3AF6" w:rsidP="003E3AF6">
      <w:pPr>
        <w:keepNext/>
        <w:jc w:val="center"/>
      </w:pPr>
      <w:r>
        <w:rPr>
          <w:noProof/>
        </w:rPr>
        <w:drawing>
          <wp:inline distT="0" distB="0" distL="0" distR="0" wp14:anchorId="0C65A4A6" wp14:editId="326A2C21">
            <wp:extent cx="4212505" cy="2972460"/>
            <wp:effectExtent l="0" t="0" r="0" b="0"/>
            <wp:docPr id="2" name="Picture 2" descr="Philip Darmawan: Web Engine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ilip Darmawan: Web Engineeri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10455" cy="2971013"/>
                    </a:xfrm>
                    <a:prstGeom prst="rect">
                      <a:avLst/>
                    </a:prstGeom>
                    <a:noFill/>
                    <a:ln>
                      <a:noFill/>
                    </a:ln>
                  </pic:spPr>
                </pic:pic>
              </a:graphicData>
            </a:graphic>
          </wp:inline>
        </w:drawing>
      </w:r>
    </w:p>
    <w:p w:rsidR="003E3AF6" w:rsidRPr="00B763B8" w:rsidRDefault="003E3AF6" w:rsidP="003E3AF6">
      <w:pPr>
        <w:pStyle w:val="Caption"/>
        <w:jc w:val="center"/>
        <w:rPr>
          <w:b w:val="0"/>
          <w:color w:val="000000" w:themeColor="text1"/>
        </w:rPr>
      </w:pPr>
      <w:bookmarkStart w:id="197" w:name="_Toc125380512"/>
      <w:r w:rsidRPr="00626A32">
        <w:rPr>
          <w:b w:val="0"/>
          <w:color w:val="000000" w:themeColor="text1"/>
        </w:rPr>
        <w:t xml:space="preserve">Gambar </w:t>
      </w:r>
      <w:r w:rsidRPr="00626A32">
        <w:rPr>
          <w:b w:val="0"/>
          <w:color w:val="000000" w:themeColor="text1"/>
        </w:rPr>
        <w:fldChar w:fldCharType="begin"/>
      </w:r>
      <w:r w:rsidRPr="00626A32">
        <w:rPr>
          <w:b w:val="0"/>
          <w:color w:val="000000" w:themeColor="text1"/>
        </w:rPr>
        <w:instrText xml:space="preserve"> SEQ Gambar \* ARABIC </w:instrText>
      </w:r>
      <w:r w:rsidRPr="00626A32">
        <w:rPr>
          <w:b w:val="0"/>
          <w:color w:val="000000" w:themeColor="text1"/>
        </w:rPr>
        <w:fldChar w:fldCharType="separate"/>
      </w:r>
      <w:r w:rsidR="00EF0850">
        <w:rPr>
          <w:b w:val="0"/>
          <w:noProof/>
          <w:color w:val="000000" w:themeColor="text1"/>
        </w:rPr>
        <w:t>1</w:t>
      </w:r>
      <w:r w:rsidRPr="00626A32">
        <w:rPr>
          <w:b w:val="0"/>
          <w:color w:val="000000" w:themeColor="text1"/>
        </w:rPr>
        <w:fldChar w:fldCharType="end"/>
      </w:r>
      <w:r w:rsidRPr="00626A32">
        <w:rPr>
          <w:b w:val="0"/>
          <w:color w:val="000000" w:themeColor="text1"/>
        </w:rPr>
        <w:t xml:space="preserve"> Tahapan proses </w:t>
      </w:r>
      <w:r w:rsidRPr="00B763B8">
        <w:rPr>
          <w:b w:val="0"/>
          <w:color w:val="000000" w:themeColor="text1"/>
          <w:sz w:val="20"/>
          <w:szCs w:val="20"/>
        </w:rPr>
        <w:t>Web engineering</w:t>
      </w:r>
      <w:bookmarkEnd w:id="197"/>
    </w:p>
    <w:p w:rsidR="003E3AF6" w:rsidRPr="0078146F" w:rsidRDefault="003E3AF6" w:rsidP="003E3AF6"/>
    <w:p w:rsidR="003E3AF6" w:rsidRDefault="003E3AF6" w:rsidP="003E3AF6">
      <w:r>
        <w:tab/>
        <w:t xml:space="preserve">Menurut </w:t>
      </w:r>
      <w:r>
        <w:fldChar w:fldCharType="begin" w:fldLock="1"/>
      </w:r>
      <w:r>
        <w:instrText>ADDIN CSL_CITATION {"citationItems":[{"id":"ITEM-1","itemData":{"ISSN":"2746-3699","abstract":"Smart village is a smart village concept with the intention of a village that has taken advantage of the development of smart government information technology, smart community, and smart environment. Smart villages are currently still not widely implemented, especially in villages, one of which is Sukanegeri village located in Tanggamus Regency with a population of 1016 people with 226 families and is one of the villages that is part of the Lampung Governor's agenda to implement smart villages. Based on the population data processing procedures carried out there are problems such as the data processing process that is carried out as a whole is still manual, namely by recording in books and print media through the media office. This has an impact on slow data processing, data damage due to archival data in the form of paper media to data loss and manipulation. The system development method used is web engineering which aims to apply the concept of a smart village by managing 3 parts such as art and cultural information for letter requests and BUMDES products. The results of this study are able to provide a forum for the community to make it easier to see processed village products and letter requests that can be done online.","author":[{"dropping-particle":"","family":"Agung Saputra","given":"M","non-dropping-particle":"","parse-names":false,"suffix":""},{"dropping-particle":"","family":"Rahman Isnain","given":"Auliya","non-dropping-particle":"","parse-names":false,"suffix":""}],"container-title":"Jurnal Teknologi dan Sistem Informasi (JTSI)","id":"ITEM-1","issue":"3","issued":{"date-parts":[["2021"]]},"page":"49-55","title":"PENERAPAN SMART VILLAGE DALAM PENINGKATAN PELAYANAN MASYARAKAT MENGGUNAKAN METODE WEB ENGINEERING (Studi Kasus: Desa Sukanegeri Jaya)","type":"article-journal","volume":"2"},"uris":["http://www.mendeley.com/documents/?uuid=c64160db-36cd-43a8-86b9-8a8f4de75884"]}],"mendeley":{"formattedCitation":"(Agung Saputra and Rahman Isnain, 2021)","plainTextFormattedCitation":"(Agung Saputra and Rahman Isnain, 2021)","previouslyFormattedCitation":"(Agung Saputra and Rahman Isnain, 2021)"},"properties":{"noteIndex":0},"schema":"https://github.com/citation-style-language/schema/raw/master/csl-citation.json"}</w:instrText>
      </w:r>
      <w:r>
        <w:fldChar w:fldCharType="separate"/>
      </w:r>
      <w:r w:rsidRPr="00351F9D">
        <w:rPr>
          <w:noProof/>
        </w:rPr>
        <w:t>(Agung Saputra and Rahman Isnain, 2021)</w:t>
      </w:r>
      <w:r>
        <w:fldChar w:fldCharType="end"/>
      </w:r>
      <w:r>
        <w:t xml:space="preserve"> </w:t>
      </w:r>
      <w:r w:rsidRPr="00B763B8">
        <w:rPr>
          <w:i/>
        </w:rPr>
        <w:t>Web engineering</w:t>
      </w:r>
      <w:r>
        <w:t xml:space="preserve"> itu sendiri adalah model perancangan rekayasa perangkat lunak yang digunakan saat proses perancangan sistem yang berbasiskan website dan sebagai metode membuat web dengan kualitas yang tinggi. </w:t>
      </w:r>
      <w:r w:rsidR="00305D41">
        <w:t xml:space="preserve">Pendekatan sistematik dan sekuensial </w:t>
      </w:r>
      <w:r w:rsidR="00305D41">
        <w:lastRenderedPageBreak/>
        <w:t xml:space="preserve">diperlukan dalam tahapan metode ini, </w:t>
      </w:r>
      <w:r w:rsidR="009F1D7B">
        <w:t>dimulai dengan tingkat dan juga kemajuan sistem pada setiap tahapannya</w:t>
      </w:r>
      <w:r w:rsidR="00305D41">
        <w:t xml:space="preserve"> </w:t>
      </w:r>
      <w:r>
        <w:fldChar w:fldCharType="begin" w:fldLock="1"/>
      </w:r>
      <w:r>
        <w:instrText>ADDIN CSL_CITATION {"citationItems":[{"id":"ITEM-1","itemData":{"abstract":"Kebutuhan Informasi yang cepat dan akurat merupakan suatu hal yang sangat dibutuhkan, sehingga cara penyampaian informasi dapat mempengaruhi seseorang untuk mendapatkan informasi dalam proses pengolahannya. Begitu juga saat ini informasi tentang budidaya jamur diperlukan oleh para petani, karena memiliki daya tarik harga jual yang tinggi dan sumber pangan bergizi bagi masyarakat. Sistem informasi budidaya jamur yang dibuat menggunakan metode Web Engineering bertujuan merancang, membangun dan mengimplementasikan suatu system informasi terintegrasi yang mampu memberikan informasi – informasi terkini dari suatu web budidaya jamur berbasis web dengan menggunakan codelgniter PHP dan library cURL PHP. Penggunaan metode web engineering dapat menganalisa rekaya web dengan beberapa persyaratan teknik dan mengidentifikasi informasi yang ditampilkan. Yang melalui dua tahap utama yaitu perancangan konseptual dan perancangan sistem. Tahap perancangan konseptual meliputi identifikasi kebutuhan dengan menerapkan metode waterfall dan perancangan system menggunakan ERD dan UML. Penelitian ini menghasilkan prototipe system informasi yang dapat memberikan informasi budidaya jamur mulai dari pembibitan hingga jamur siap panen yang memiliki produktivitas yang baik","author":[{"dropping-particle":"","family":"Marlinda","given":"Linda","non-dropping-particle":"","parse-names":false,"suffix":""},{"dropping-particle":"","family":"Hamid","given":"Abdul","non-dropping-particle":"","parse-names":false,"suffix":""}],"container-title":"Seminar Nasional Sains dan Teknologi 2014","id":"ITEM-1","issue":"November","issued":{"date-parts":[["2014"]]},"page":"1-4","title":"Sistem Informasi Budi Daya Jamurmenggunakan Metode Web Engineering","type":"article-journal"},"uris":["http://www.mendeley.com/documents/?uuid=5b717e1f-c0b1-476c-995d-3324ad75897c"]}],"mendeley":{"formattedCitation":"(Marlinda and Hamid, 2014)","plainTextFormattedCitation":"(Marlinda and Hamid, 2014)","previouslyFormattedCitation":"(Marlinda and Hamid, 2014)"},"properties":{"noteIndex":0},"schema":"https://github.com/citation-style-language/schema/raw/master/csl-citation.json"}</w:instrText>
      </w:r>
      <w:r>
        <w:fldChar w:fldCharType="separate"/>
      </w:r>
      <w:r w:rsidRPr="00626A32">
        <w:rPr>
          <w:noProof/>
        </w:rPr>
        <w:t>(Marlinda and Hamid, 2014)</w:t>
      </w:r>
      <w:r>
        <w:fldChar w:fldCharType="end"/>
      </w:r>
      <w:r>
        <w:t>.</w:t>
      </w:r>
    </w:p>
    <w:p w:rsidR="003E3AF6" w:rsidRDefault="003E3AF6" w:rsidP="003E3AF6">
      <w:r>
        <w:tab/>
      </w:r>
      <w:r w:rsidRPr="00B763B8">
        <w:rPr>
          <w:i/>
        </w:rPr>
        <w:t>Web engineering</w:t>
      </w:r>
      <w:r w:rsidRPr="00082EF7">
        <w:t xml:space="preserve"> </w:t>
      </w:r>
      <w:r>
        <w:t xml:space="preserve">sendiri </w:t>
      </w:r>
      <w:r w:rsidRPr="00082EF7">
        <w:t>tidak</w:t>
      </w:r>
      <w:r>
        <w:t>lah</w:t>
      </w:r>
      <w:r w:rsidRPr="00082EF7">
        <w:t xml:space="preserve"> </w:t>
      </w:r>
      <w:proofErr w:type="gramStart"/>
      <w:r>
        <w:t>sama</w:t>
      </w:r>
      <w:proofErr w:type="gramEnd"/>
      <w:r w:rsidRPr="00082EF7">
        <w:t xml:space="preserve"> dengan</w:t>
      </w:r>
      <w:r>
        <w:t xml:space="preserve"> model</w:t>
      </w:r>
      <w:r w:rsidRPr="00082EF7">
        <w:t xml:space="preserve"> RPL (rekayasa perangkat lunak), </w:t>
      </w:r>
      <w:r>
        <w:t xml:space="preserve">akan </w:t>
      </w:r>
      <w:r w:rsidRPr="00082EF7">
        <w:t>tetapi</w:t>
      </w:r>
      <w:r>
        <w:t xml:space="preserve"> metode</w:t>
      </w:r>
      <w:r w:rsidRPr="00082EF7">
        <w:t xml:space="preserve"> </w:t>
      </w:r>
      <w:r w:rsidRPr="00B763B8">
        <w:rPr>
          <w:i/>
        </w:rPr>
        <w:t>Web engineering</w:t>
      </w:r>
      <w:r w:rsidRPr="00082EF7">
        <w:t xml:space="preserve"> </w:t>
      </w:r>
      <w:r>
        <w:t>sendiri terdapat</w:t>
      </w:r>
      <w:r w:rsidRPr="00082EF7">
        <w:t xml:space="preserve"> konsep dasar dan </w:t>
      </w:r>
      <w:r>
        <w:t>tujuan</w:t>
      </w:r>
      <w:r w:rsidRPr="00082EF7">
        <w:t xml:space="preserve"> dari rekayasa perangkat lunak. Proses </w:t>
      </w:r>
      <w:r>
        <w:t>perancangan sistem</w:t>
      </w:r>
      <w:r w:rsidRPr="00082EF7">
        <w:t xml:space="preserve"> lebih berfokus </w:t>
      </w:r>
      <w:r>
        <w:t>di suatu</w:t>
      </w:r>
      <w:r w:rsidRPr="00082EF7">
        <w:t xml:space="preserve"> fungsi teknis dan administrasi yang </w:t>
      </w:r>
      <w:r>
        <w:t>mirip</w:t>
      </w:r>
      <w:r w:rsidRPr="00082EF7">
        <w:t>.</w:t>
      </w:r>
      <w:r>
        <w:fldChar w:fldCharType="begin" w:fldLock="1"/>
      </w:r>
      <w:r>
        <w:instrText>ADDIN CSL_CITATION {"citationItems":[{"id":"ITEM-1","itemData":{"DOI":"10.51977/jti.v3i1.497","abstract":"Kemajuan teknologi baru-baru ini berkembang sangat cepat serta dapat menjawab tantangan hambatan. Salah satu bentuk pemanfaatan teknologi dapat digunakan dalam bidang Pendidikan dengan menggunakan konsep teknologi web-based application. SMK Ma’arif Cicalengka merupakan sekolah menengah kejuruan yang cukup favorit di wilayah Cicalengka Kabupaten Bandung yang saat ini belum memanfaatkan perkembangan teknologi secara maksimal, segala aktifitas yang menyangkut keperluan sekolah dan siswa dilakukan secara konvensional, salah satunya pendaftaran siswa baru dimana para calon siswa dan walinya diharuskan datang langsung ke sekolah. Penelitian bertujuan untuk mempermudah mekanisme penerimaan siswa baru menjadi sistem yang terkomputerisasi berbasis web menggunakan framework codeigniter. Model pengembangan yang digunakan dalam pengembangan aplikasi menggunakan model waterfall. Hasil dari penelitian yaitu pembuatan aplikasi penerimaan siswa baru berbasis web yang dapat di akses langsung oleh pihak sekolah dan calon siswa baru yang akan mendaftar ke SMK Ma'arif Cicalengka. Dengan adanya aplikasi ini diharapkan pelaksanaan penerimaan siswa baru diharapkan menjadi lebih transparan dan akomodatif.","author":[{"dropping-particle":"","family":"Anissa","given":"Regina Nurfitriyani","non-dropping-particle":"","parse-names":false,"suffix":""},{"dropping-particle":"","family":"Prasetio","given":"Rizki Tri","non-dropping-particle":"","parse-names":false,"suffix":""}],"container-title":"Jurnal Responsif : Riset Sains dan Informatika","id":"ITEM-1","issue":"1","issued":{"date-parts":[["2021"]]},"page":"122-128","title":"Rancang Bangun Aplikasi Penerimaan Siswa Baru Berbasis Web Menggunakan Framework Codeigniter","type":"article-journal","volume":"3"},"uris":["http://www.mendeley.com/documents/?uuid=36b2dadb-931e-4e40-bbef-d113bb29babd"]}],"mendeley":{"formattedCitation":"(Anissa and Prasetio, 2021)","plainTextFormattedCitation":"(Anissa and Prasetio, 2021)","previouslyFormattedCitation":"(Anissa and Prasetio, 2021)"},"properties":{"noteIndex":0},"schema":"https://github.com/citation-style-language/schema/raw/master/csl-citation.json"}</w:instrText>
      </w:r>
      <w:r>
        <w:fldChar w:fldCharType="separate"/>
      </w:r>
      <w:r w:rsidRPr="00082EF7">
        <w:rPr>
          <w:noProof/>
        </w:rPr>
        <w:t>(Anissa and Prasetio, 2021)</w:t>
      </w:r>
      <w:r>
        <w:fldChar w:fldCharType="end"/>
      </w:r>
      <w:r w:rsidRPr="00082EF7">
        <w:t xml:space="preserve"> Tahapan perencanaan web adalah:</w:t>
      </w:r>
    </w:p>
    <w:p w:rsidR="000811F8" w:rsidRPr="002361F3" w:rsidRDefault="000811F8" w:rsidP="000811F8">
      <w:pPr>
        <w:pStyle w:val="ListParagraph"/>
        <w:numPr>
          <w:ilvl w:val="0"/>
          <w:numId w:val="28"/>
        </w:numPr>
        <w:rPr>
          <w:i/>
        </w:rPr>
      </w:pPr>
      <w:r w:rsidRPr="002361F3">
        <w:rPr>
          <w:i/>
        </w:rPr>
        <w:t>Customer communication.</w:t>
      </w:r>
    </w:p>
    <w:p w:rsidR="000811F8" w:rsidRDefault="000811F8" w:rsidP="000811F8">
      <w:pPr>
        <w:ind w:left="709"/>
      </w:pPr>
      <w:r>
        <w:tab/>
      </w:r>
      <w:r>
        <w:tab/>
        <w:t>Komunikasi ini mengacu pada proses wawancara dengan manager dan marketing</w:t>
      </w:r>
      <w:r w:rsidR="00A4283A">
        <w:t xml:space="preserve"> PT Victory International Futures Semarang untuk menganalisa permasalahan yang terjadi</w:t>
      </w:r>
      <w:r>
        <w:t xml:space="preserve">, yang </w:t>
      </w:r>
      <w:proofErr w:type="gramStart"/>
      <w:r>
        <w:t>akan</w:t>
      </w:r>
      <w:proofErr w:type="gramEnd"/>
      <w:r>
        <w:t xml:space="preserve"> </w:t>
      </w:r>
      <w:r w:rsidRPr="00340F46">
        <w:t xml:space="preserve">digunakan untuk mengetahui apa yang </w:t>
      </w:r>
      <w:r w:rsidR="009B5153">
        <w:t>diperlukan pada</w:t>
      </w:r>
      <w:r>
        <w:t xml:space="preserve"> rancangan</w:t>
      </w:r>
      <w:r w:rsidRPr="00340F46">
        <w:t xml:space="preserve"> </w:t>
      </w:r>
      <w:r>
        <w:t>sistem aplikasi yang akan dibuat</w:t>
      </w:r>
      <w:r w:rsidR="00A4283A">
        <w:t>.</w:t>
      </w:r>
    </w:p>
    <w:p w:rsidR="000811F8" w:rsidRDefault="000811F8" w:rsidP="000811F8">
      <w:pPr>
        <w:pStyle w:val="ListParagraph"/>
        <w:numPr>
          <w:ilvl w:val="0"/>
          <w:numId w:val="28"/>
        </w:numPr>
      </w:pPr>
      <w:r w:rsidRPr="00691A6C">
        <w:rPr>
          <w:i/>
        </w:rPr>
        <w:t>Planning</w:t>
      </w:r>
      <w:r>
        <w:t>.</w:t>
      </w:r>
    </w:p>
    <w:p w:rsidR="000811F8" w:rsidRDefault="000811F8" w:rsidP="000811F8">
      <w:pPr>
        <w:ind w:left="709"/>
      </w:pPr>
      <w:r>
        <w:tab/>
      </w:r>
      <w:r>
        <w:tab/>
      </w:r>
      <w:proofErr w:type="gramStart"/>
      <w:r w:rsidRPr="00EF0183">
        <w:t>Setelah itu, rancangan proyek penge</w:t>
      </w:r>
      <w:r w:rsidR="009B5153">
        <w:t>mbangan aplikasi web ditentukan dengan mengumpulkan teori teori terdauhulu</w:t>
      </w:r>
      <w:r w:rsidRPr="00EF0183">
        <w:t xml:space="preserve"> </w:t>
      </w:r>
      <w:r w:rsidR="009B5153">
        <w:t>dimulai</w:t>
      </w:r>
      <w:r w:rsidRPr="00EF0183">
        <w:t xml:space="preserve"> dari menentukan pekerjaan dan tujuan waktu untuk pekerjaan dan sub-pekerjaan yang ditentukan</w:t>
      </w:r>
      <w:r w:rsidR="009B5153">
        <w:t xml:space="preserve"> hingga bahasa pemrograman yang digunakan</w:t>
      </w:r>
      <w:r w:rsidRPr="00EF0183">
        <w:t>.</w:t>
      </w:r>
      <w:proofErr w:type="gramEnd"/>
    </w:p>
    <w:p w:rsidR="000811F8" w:rsidRPr="00691A6C" w:rsidRDefault="000811F8" w:rsidP="000811F8">
      <w:pPr>
        <w:pStyle w:val="ListParagraph"/>
        <w:numPr>
          <w:ilvl w:val="0"/>
          <w:numId w:val="28"/>
        </w:numPr>
        <w:rPr>
          <w:i/>
        </w:rPr>
      </w:pPr>
      <w:r w:rsidRPr="00691A6C">
        <w:rPr>
          <w:i/>
        </w:rPr>
        <w:t>Modeling</w:t>
      </w:r>
    </w:p>
    <w:p w:rsidR="000811F8" w:rsidRDefault="000811F8" w:rsidP="000811F8">
      <w:pPr>
        <w:ind w:left="709"/>
      </w:pPr>
      <w:r>
        <w:tab/>
      </w:r>
      <w:r>
        <w:tab/>
      </w:r>
      <w:r w:rsidRPr="00340F46">
        <w:t xml:space="preserve">Tujuan dari kegiatan ini adalah untuk memperjelas </w:t>
      </w:r>
      <w:proofErr w:type="gramStart"/>
      <w:r w:rsidRPr="00340F46">
        <w:t>apa</w:t>
      </w:r>
      <w:proofErr w:type="gramEnd"/>
      <w:r w:rsidRPr="00340F46">
        <w:t xml:space="preserve"> yang benar-benar diperlukan dalam aplikasi yang akan dibangun dan solusi apa yang ditawarkan agar sesuai dengan hasil analisis dan pengumpulan data.</w:t>
      </w:r>
    </w:p>
    <w:p w:rsidR="000811F8" w:rsidRPr="00691A6C" w:rsidRDefault="000811F8" w:rsidP="000811F8">
      <w:pPr>
        <w:pStyle w:val="ListParagraph"/>
        <w:numPr>
          <w:ilvl w:val="0"/>
          <w:numId w:val="28"/>
        </w:numPr>
        <w:rPr>
          <w:i/>
        </w:rPr>
      </w:pPr>
      <w:r w:rsidRPr="00691A6C">
        <w:rPr>
          <w:i/>
        </w:rPr>
        <w:t>Construction</w:t>
      </w:r>
    </w:p>
    <w:p w:rsidR="000811F8" w:rsidRDefault="000811F8" w:rsidP="000811F8">
      <w:pPr>
        <w:ind w:left="709"/>
      </w:pPr>
      <w:r>
        <w:tab/>
      </w:r>
      <w:r>
        <w:tab/>
      </w:r>
      <w:proofErr w:type="gramStart"/>
      <w:r w:rsidRPr="007A0186">
        <w:t>Pengembangan aplikasi web menggabungkan perkembangan teknologi dengan alat pengembangan web yang ada.</w:t>
      </w:r>
      <w:proofErr w:type="gramEnd"/>
      <w:r w:rsidRPr="007A0186">
        <w:t xml:space="preserve"> </w:t>
      </w:r>
      <w:proofErr w:type="gramStart"/>
      <w:r w:rsidRPr="007A0186">
        <w:t>Singkatnya, pemilihan alat yang efektif namun dapat beradaptasi dengan teknologi yang berkembang.</w:t>
      </w:r>
      <w:proofErr w:type="gramEnd"/>
    </w:p>
    <w:p w:rsidR="000811F8" w:rsidRPr="00691A6C" w:rsidRDefault="000811F8" w:rsidP="000811F8">
      <w:pPr>
        <w:pStyle w:val="ListParagraph"/>
        <w:numPr>
          <w:ilvl w:val="0"/>
          <w:numId w:val="28"/>
        </w:numPr>
        <w:rPr>
          <w:i/>
        </w:rPr>
      </w:pPr>
      <w:r w:rsidRPr="00691A6C">
        <w:rPr>
          <w:i/>
        </w:rPr>
        <w:t>Deployment</w:t>
      </w:r>
    </w:p>
    <w:p w:rsidR="000811F8" w:rsidRDefault="000811F8" w:rsidP="000811F8">
      <w:pPr>
        <w:pStyle w:val="ListParagraph"/>
      </w:pPr>
      <w:r>
        <w:tab/>
        <w:t>Tahap Perancangan a</w:t>
      </w:r>
      <w:r w:rsidRPr="007A0186">
        <w:t xml:space="preserve">plikasi web dibuat untuk membantu dan </w:t>
      </w:r>
      <w:proofErr w:type="gramStart"/>
      <w:r w:rsidRPr="007A0186">
        <w:t>mempermudah  pekerjaan</w:t>
      </w:r>
      <w:proofErr w:type="gramEnd"/>
      <w:r w:rsidRPr="007A0186">
        <w:t xml:space="preserve">, </w:t>
      </w:r>
      <w:r w:rsidR="00383484">
        <w:t xml:space="preserve">setelah itu </w:t>
      </w:r>
      <w:r w:rsidRPr="007A0186">
        <w:t xml:space="preserve">dijalankan </w:t>
      </w:r>
      <w:r w:rsidR="00383484">
        <w:t>pengguna</w:t>
      </w:r>
      <w:r w:rsidRPr="007A0186">
        <w:t xml:space="preserve"> dan kemudian </w:t>
      </w:r>
      <w:r w:rsidRPr="007A0186">
        <w:lastRenderedPageBreak/>
        <w:t>dievaluasi secara berkala untuk menginformasikan tim pengembangan dan membuat perubahan pada aplikasi web jika diperlukan.</w:t>
      </w:r>
    </w:p>
    <w:p w:rsidR="003E3AF6" w:rsidRDefault="003E3AF6" w:rsidP="003E3AF6"/>
    <w:p w:rsidR="003E3AF6" w:rsidRDefault="003E3AF6" w:rsidP="003E3AF6">
      <w:pPr>
        <w:pStyle w:val="Heading3"/>
      </w:pPr>
      <w:bookmarkStart w:id="198" w:name="_Toc125380501"/>
      <w:r w:rsidRPr="00DE2458">
        <w:t>Pemantauan</w:t>
      </w:r>
      <w:bookmarkEnd w:id="198"/>
    </w:p>
    <w:p w:rsidR="003E3AF6" w:rsidRDefault="003E3AF6" w:rsidP="003E3AF6">
      <w:r>
        <w:tab/>
      </w:r>
      <w:r w:rsidRPr="00DE2458">
        <w:t>Pemantauan dapat diartikan suatu kegiatan pengawasan proses kerja dalam mengukur kegiatan yang sedang berjalan dan mempunyai harapan atau rencana yang ingin dicapai. Pemantauan adalah proses kegiatan dalam memantau, mengkaji, dan mengidentifikasi kebijakan serta melakukan penilaian cara kerja dan sistem manajemen dalam mencapai target yang ingin dicapai dengan waktu yang sudah ditentukan</w:t>
      </w:r>
      <w:r>
        <w:t>.</w:t>
      </w:r>
      <w:r>
        <w:fldChar w:fldCharType="begin" w:fldLock="1"/>
      </w:r>
      <w:r>
        <w:instrText>ADDIN CSL_CITATION {"citationItems":[{"id":"ITEM-1","itemData":{"author":[{"dropping-particle":"","family":"Wijaya","given":"Jesica","non-dropping-particle":"","parse-names":false,"suffix":""},{"dropping-particle":"","family":"Krisnanik","given":"Erly","non-dropping-particle":"","parse-names":false,"suffix":""},{"dropping-particle":"","family":"Isnainiyah","given":"Ika Nurlaili","non-dropping-particle":"","parse-names":false,"suffix":""}],"id":"ITEM-1","issue":"April","issued":{"date-parts":[["2022"]]},"page":"245-256","title":"Sistem Informasi Pemantauan Kinerja Pegawai Berbasis Web pada PT XYZ Indonesia","type":"article-journal"},"uris":["http://www.mendeley.com/documents/?uuid=1565900e-6400-4fec-80cc-326c5b583d66"]}],"mendeley":{"formattedCitation":"(Wijaya, Krisnanik and Isnainiyah, 2022)","plainTextFormattedCitation":"(Wijaya, Krisnanik and Isnainiyah, 2022)","previouslyFormattedCitation":"(Wijaya, Krisnanik and Isnainiyah, 2022)"},"properties":{"noteIndex":0},"schema":"https://github.com/citation-style-language/schema/raw/master/csl-citation.json"}</w:instrText>
      </w:r>
      <w:r>
        <w:fldChar w:fldCharType="separate"/>
      </w:r>
      <w:r w:rsidRPr="00DE2458">
        <w:rPr>
          <w:noProof/>
        </w:rPr>
        <w:t>(Wijaya, Krisnanik and Isnainiyah, 2022)</w:t>
      </w:r>
      <w:r>
        <w:fldChar w:fldCharType="end"/>
      </w:r>
      <w:r>
        <w:t xml:space="preserve"> </w:t>
      </w:r>
      <w:proofErr w:type="gramStart"/>
      <w:r>
        <w:t>Hasil dari implementasi pemantauan adalah mengumpulkan data dan informasi sebuah permasalahan yang terjadi dari sebuah kondisi atau situasi serta memberikan umpan balik untuk mempermudah mengambil kebijakan terhadap efektivitas dari sebuah program kerja dalam mengatasi permasalahan.</w:t>
      </w:r>
      <w:proofErr w:type="gramEnd"/>
    </w:p>
    <w:p w:rsidR="003E3AF6" w:rsidRDefault="003E3AF6" w:rsidP="003E3AF6"/>
    <w:p w:rsidR="003E3AF6" w:rsidRDefault="003E3AF6" w:rsidP="003E3AF6">
      <w:pPr>
        <w:pStyle w:val="Heading3"/>
      </w:pPr>
      <w:bookmarkStart w:id="199" w:name="_Toc125380502"/>
      <w:r>
        <w:t>Tools pembuatan aplikasi</w:t>
      </w:r>
      <w:bookmarkEnd w:id="199"/>
    </w:p>
    <w:p w:rsidR="003E3AF6" w:rsidRDefault="003E3AF6" w:rsidP="003E3AF6">
      <w:pPr>
        <w:pStyle w:val="Heading4"/>
      </w:pPr>
      <w:r>
        <w:t>MySQL</w:t>
      </w:r>
    </w:p>
    <w:p w:rsidR="003E3AF6" w:rsidRDefault="003E3AF6" w:rsidP="003E3AF6">
      <w:pPr>
        <w:keepNext/>
        <w:jc w:val="center"/>
      </w:pPr>
      <w:r>
        <w:rPr>
          <w:noProof/>
          <w:sz w:val="20"/>
        </w:rPr>
        <w:drawing>
          <wp:inline distT="0" distB="0" distL="0" distR="0" wp14:anchorId="2E2BADD4" wp14:editId="5CB86E90">
            <wp:extent cx="4099237" cy="1634490"/>
            <wp:effectExtent l="0" t="0" r="0" b="0"/>
            <wp:docPr id="21" name="image11.jpeg" descr="D:\KULIAH\LATIHAN CI3 POS\798-7985471_mysql-logo-mysq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20" cstate="print"/>
                    <a:stretch>
                      <a:fillRect/>
                    </a:stretch>
                  </pic:blipFill>
                  <pic:spPr>
                    <a:xfrm>
                      <a:off x="0" y="0"/>
                      <a:ext cx="4099237" cy="1634490"/>
                    </a:xfrm>
                    <a:prstGeom prst="rect">
                      <a:avLst/>
                    </a:prstGeom>
                  </pic:spPr>
                </pic:pic>
              </a:graphicData>
            </a:graphic>
          </wp:inline>
        </w:drawing>
      </w:r>
    </w:p>
    <w:p w:rsidR="003E3AF6" w:rsidRPr="008A39F3" w:rsidRDefault="003E3AF6" w:rsidP="003E3AF6">
      <w:pPr>
        <w:pStyle w:val="Caption"/>
        <w:jc w:val="center"/>
        <w:rPr>
          <w:b w:val="0"/>
          <w:color w:val="000000" w:themeColor="text1"/>
        </w:rPr>
      </w:pPr>
      <w:bookmarkStart w:id="200" w:name="_Toc125380513"/>
      <w:r w:rsidRPr="008A39F3">
        <w:rPr>
          <w:b w:val="0"/>
          <w:color w:val="000000" w:themeColor="text1"/>
        </w:rPr>
        <w:t xml:space="preserve">Gambar </w:t>
      </w:r>
      <w:r w:rsidRPr="008A39F3">
        <w:rPr>
          <w:b w:val="0"/>
          <w:color w:val="000000" w:themeColor="text1"/>
        </w:rPr>
        <w:fldChar w:fldCharType="begin"/>
      </w:r>
      <w:r w:rsidRPr="008A39F3">
        <w:rPr>
          <w:b w:val="0"/>
          <w:color w:val="000000" w:themeColor="text1"/>
        </w:rPr>
        <w:instrText xml:space="preserve"> SEQ Gambar \* ARABIC </w:instrText>
      </w:r>
      <w:r w:rsidRPr="008A39F3">
        <w:rPr>
          <w:b w:val="0"/>
          <w:color w:val="000000" w:themeColor="text1"/>
        </w:rPr>
        <w:fldChar w:fldCharType="separate"/>
      </w:r>
      <w:r w:rsidR="00EF0850">
        <w:rPr>
          <w:b w:val="0"/>
          <w:noProof/>
          <w:color w:val="000000" w:themeColor="text1"/>
        </w:rPr>
        <w:t>2</w:t>
      </w:r>
      <w:r w:rsidRPr="008A39F3">
        <w:rPr>
          <w:b w:val="0"/>
          <w:color w:val="000000" w:themeColor="text1"/>
        </w:rPr>
        <w:fldChar w:fldCharType="end"/>
      </w:r>
      <w:r w:rsidRPr="008A39F3">
        <w:rPr>
          <w:b w:val="0"/>
          <w:color w:val="000000" w:themeColor="text1"/>
        </w:rPr>
        <w:t xml:space="preserve"> logo MySQL</w:t>
      </w:r>
      <w:bookmarkEnd w:id="200"/>
    </w:p>
    <w:p w:rsidR="003E3AF6" w:rsidRPr="00FE41B4" w:rsidRDefault="003E3AF6" w:rsidP="003E3AF6"/>
    <w:p w:rsidR="003E3AF6" w:rsidRDefault="003E3AF6" w:rsidP="003E3AF6">
      <w:r>
        <w:tab/>
      </w:r>
      <w:proofErr w:type="gramStart"/>
      <w:r w:rsidRPr="00931649">
        <w:rPr>
          <w:i/>
        </w:rPr>
        <w:t>MySQL</w:t>
      </w:r>
      <w:r w:rsidRPr="00446DD8">
        <w:t xml:space="preserve"> </w:t>
      </w:r>
      <w:r>
        <w:t>adalah d</w:t>
      </w:r>
      <w:r w:rsidRPr="00446DD8">
        <w:t>atabase server yang</w:t>
      </w:r>
      <w:r>
        <w:t xml:space="preserve"> sifatnya</w:t>
      </w:r>
      <w:r w:rsidRPr="00446DD8">
        <w:t xml:space="preserve"> open source dan sangat populer sehingga banyak digunakan dalam berbagai aplikasi, terutama database server atau web service bangunan.</w:t>
      </w:r>
      <w:proofErr w:type="gramEnd"/>
      <w:r w:rsidRPr="00446DD8">
        <w:t xml:space="preserve"> </w:t>
      </w:r>
      <w:proofErr w:type="gramStart"/>
      <w:r w:rsidRPr="00931649">
        <w:rPr>
          <w:i/>
        </w:rPr>
        <w:t>MySQL</w:t>
      </w:r>
      <w:r w:rsidRPr="00446DD8">
        <w:t xml:space="preserve"> berfungsi sebagai </w:t>
      </w:r>
      <w:r w:rsidRPr="00931649">
        <w:rPr>
          <w:i/>
        </w:rPr>
        <w:t xml:space="preserve">Structured Query Language (SQL), </w:t>
      </w:r>
      <w:r w:rsidRPr="00446DD8">
        <w:t xml:space="preserve">dan </w:t>
      </w:r>
      <w:r w:rsidRPr="00931649">
        <w:rPr>
          <w:i/>
        </w:rPr>
        <w:t>MySQL</w:t>
      </w:r>
      <w:r w:rsidRPr="00446DD8">
        <w:t xml:space="preserve"> telah memperluasnya yang sering digunakan </w:t>
      </w:r>
      <w:r w:rsidRPr="00446DD8">
        <w:lastRenderedPageBreak/>
        <w:t>bersama dengan PHP untuk membuat server yang dinamis.</w:t>
      </w:r>
      <w:proofErr w:type="gramEnd"/>
      <w:r w:rsidRPr="00446DD8">
        <w:t xml:space="preserve"> Keandalan sistem basis data </w:t>
      </w:r>
      <w:r w:rsidRPr="00931649">
        <w:rPr>
          <w:i/>
        </w:rPr>
        <w:t>(DBMS)</w:t>
      </w:r>
      <w:r w:rsidRPr="00446DD8">
        <w:t xml:space="preserve"> ditunjukkan oleh kinerjanya dalam memproses perintah pada </w:t>
      </w:r>
      <w:r w:rsidRPr="00931649">
        <w:rPr>
          <w:i/>
        </w:rPr>
        <w:t>SQL</w:t>
      </w:r>
      <w:r w:rsidRPr="00446DD8">
        <w:t xml:space="preserve"> untuk dijalankan oleh pengguna dan program aplikasi yang menggunakannya. </w:t>
      </w:r>
      <w:proofErr w:type="gramStart"/>
      <w:r w:rsidRPr="00446DD8">
        <w:t xml:space="preserve">Sebagai operator basis data, </w:t>
      </w:r>
      <w:r w:rsidRPr="00931649">
        <w:rPr>
          <w:i/>
        </w:rPr>
        <w:t>MySQL</w:t>
      </w:r>
      <w:r w:rsidRPr="00446DD8">
        <w:t xml:space="preserve"> mendukung operasi basis data transaksional dan operasi basis data non-transaksional.</w:t>
      </w:r>
      <w:proofErr w:type="gramEnd"/>
      <w:r w:rsidRPr="00446DD8">
        <w:t xml:space="preserve"> Dalam mode non-transaksional, </w:t>
      </w:r>
      <w:r w:rsidRPr="00931649">
        <w:rPr>
          <w:i/>
        </w:rPr>
        <w:t>MySQL</w:t>
      </w:r>
      <w:r w:rsidRPr="00446DD8">
        <w:t xml:space="preserve"> bisa dikatakan memiliki kelebihan</w:t>
      </w:r>
      <w:r>
        <w:t xml:space="preserve"> dibanding dengan database server yang lain</w:t>
      </w:r>
      <w:r w:rsidRPr="00446DD8">
        <w:t>.</w:t>
      </w:r>
    </w:p>
    <w:p w:rsidR="003E3AF6" w:rsidRDefault="003E3AF6" w:rsidP="003E3AF6"/>
    <w:p w:rsidR="003E3AF6" w:rsidRDefault="003E3AF6" w:rsidP="003E3AF6">
      <w:pPr>
        <w:pStyle w:val="Heading4"/>
      </w:pPr>
      <w:r>
        <w:t>PHP</w:t>
      </w:r>
    </w:p>
    <w:p w:rsidR="003E3AF6" w:rsidRDefault="003E3AF6" w:rsidP="003E3AF6"/>
    <w:p w:rsidR="003E3AF6" w:rsidRDefault="003E3AF6" w:rsidP="003E3AF6">
      <w:pPr>
        <w:keepNext/>
        <w:jc w:val="center"/>
      </w:pPr>
      <w:r>
        <w:rPr>
          <w:noProof/>
        </w:rPr>
        <w:drawing>
          <wp:inline distT="0" distB="0" distL="0" distR="0" wp14:anchorId="2A766E45" wp14:editId="1C710C62">
            <wp:extent cx="4229100" cy="2283714"/>
            <wp:effectExtent l="0" t="0" r="0" b="0"/>
            <wp:docPr id="3" name="Picture 3" descr="PHP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P - Wikipedi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34376" cy="2286563"/>
                    </a:xfrm>
                    <a:prstGeom prst="rect">
                      <a:avLst/>
                    </a:prstGeom>
                    <a:noFill/>
                    <a:ln>
                      <a:noFill/>
                    </a:ln>
                  </pic:spPr>
                </pic:pic>
              </a:graphicData>
            </a:graphic>
          </wp:inline>
        </w:drawing>
      </w:r>
    </w:p>
    <w:p w:rsidR="003E3AF6" w:rsidRPr="003F2413" w:rsidRDefault="003E3AF6" w:rsidP="003E3AF6">
      <w:pPr>
        <w:pStyle w:val="Caption"/>
        <w:jc w:val="center"/>
        <w:rPr>
          <w:b w:val="0"/>
          <w:color w:val="000000" w:themeColor="text1"/>
        </w:rPr>
      </w:pPr>
      <w:bookmarkStart w:id="201" w:name="_Toc125380514"/>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sidR="00EF0850">
        <w:rPr>
          <w:b w:val="0"/>
          <w:noProof/>
          <w:color w:val="000000" w:themeColor="text1"/>
        </w:rPr>
        <w:t>3</w:t>
      </w:r>
      <w:r w:rsidRPr="003F2413">
        <w:rPr>
          <w:b w:val="0"/>
          <w:color w:val="000000" w:themeColor="text1"/>
        </w:rPr>
        <w:fldChar w:fldCharType="end"/>
      </w:r>
      <w:r w:rsidRPr="003F2413">
        <w:rPr>
          <w:b w:val="0"/>
          <w:color w:val="000000" w:themeColor="text1"/>
        </w:rPr>
        <w:t xml:space="preserve"> logo PHP</w:t>
      </w:r>
      <w:bookmarkEnd w:id="201"/>
    </w:p>
    <w:p w:rsidR="003E3AF6" w:rsidRPr="0015633A" w:rsidRDefault="003E3AF6" w:rsidP="003E3AF6"/>
    <w:p w:rsidR="003E3AF6" w:rsidRDefault="003E3AF6" w:rsidP="003E3AF6">
      <w:r>
        <w:tab/>
      </w:r>
      <w:proofErr w:type="gramStart"/>
      <w:r>
        <w:t xml:space="preserve">Awal mula </w:t>
      </w:r>
      <w:r w:rsidRPr="00931649">
        <w:rPr>
          <w:i/>
        </w:rPr>
        <w:t>PHP</w:t>
      </w:r>
      <w:r>
        <w:t xml:space="preserve"> atau bisa disebut </w:t>
      </w:r>
      <w:r w:rsidRPr="00931649">
        <w:rPr>
          <w:i/>
        </w:rPr>
        <w:t>Hypertext Preprocessor</w:t>
      </w:r>
      <w:r w:rsidRPr="007B4500">
        <w:t xml:space="preserve"> dibuat oleh </w:t>
      </w:r>
      <w:r>
        <w:t xml:space="preserve">sesorang yang bernama </w:t>
      </w:r>
      <w:r w:rsidRPr="007B4500">
        <w:t>Rasmus Lerdorf.</w:t>
      </w:r>
      <w:proofErr w:type="gramEnd"/>
      <w:r w:rsidRPr="007B4500">
        <w:t xml:space="preserve"> </w:t>
      </w:r>
      <w:proofErr w:type="gramStart"/>
      <w:r w:rsidRPr="00931649">
        <w:rPr>
          <w:i/>
        </w:rPr>
        <w:t>PHP</w:t>
      </w:r>
      <w:r>
        <w:t xml:space="preserve"> ini dijalankan server </w:t>
      </w:r>
      <w:r w:rsidRPr="00931649">
        <w:rPr>
          <w:i/>
        </w:rPr>
        <w:t>side</w:t>
      </w:r>
      <w:r>
        <w:t>, yang artinya</w:t>
      </w:r>
      <w:r w:rsidRPr="007B4500">
        <w:t xml:space="preserve"> berbagai macam </w:t>
      </w:r>
      <w:r>
        <w:t>code</w:t>
      </w:r>
      <w:r w:rsidRPr="007B4500">
        <w:t xml:space="preserve"> ditulis </w:t>
      </w:r>
      <w:r>
        <w:t>menggunakan</w:t>
      </w:r>
      <w:r w:rsidRPr="007B4500">
        <w:t xml:space="preserve"> b</w:t>
      </w:r>
      <w:r>
        <w:t>ahasa ini dijalankan di server.</w:t>
      </w:r>
      <w:proofErr w:type="gramEnd"/>
      <w:r>
        <w:t xml:space="preserve"> </w:t>
      </w:r>
      <w:proofErr w:type="gramStart"/>
      <w:r>
        <w:t>Dis</w:t>
      </w:r>
      <w:r w:rsidRPr="007B4500">
        <w:t>aat menggunakan website dengan</w:t>
      </w:r>
      <w:r>
        <w:t xml:space="preserve"> perancangan</w:t>
      </w:r>
      <w:r w:rsidRPr="007B4500">
        <w:t xml:space="preserve"> pemrograman </w:t>
      </w:r>
      <w:r w:rsidRPr="00931649">
        <w:rPr>
          <w:i/>
        </w:rPr>
        <w:t>PHP</w:t>
      </w:r>
      <w:r>
        <w:t xml:space="preserve"> ini</w:t>
      </w:r>
      <w:r w:rsidRPr="007B4500">
        <w:t>, browser pada</w:t>
      </w:r>
      <w:r>
        <w:t xml:space="preserve"> perangkat</w:t>
      </w:r>
      <w:r w:rsidRPr="007B4500">
        <w:t xml:space="preserve"> yang </w:t>
      </w:r>
      <w:r>
        <w:t>di</w:t>
      </w:r>
      <w:r w:rsidRPr="007B4500">
        <w:t>gunakan</w:t>
      </w:r>
      <w:r>
        <w:t xml:space="preserve"> hanyalah berperan sebagai client side</w:t>
      </w:r>
      <w:r w:rsidRPr="007B4500">
        <w:t>.</w:t>
      </w:r>
      <w:proofErr w:type="gramEnd"/>
      <w:r w:rsidRPr="007B4500">
        <w:t xml:space="preserve"> </w:t>
      </w:r>
      <w:proofErr w:type="gramStart"/>
      <w:r>
        <w:t>Perangkat client ini</w:t>
      </w:r>
      <w:r w:rsidRPr="007B4500">
        <w:t xml:space="preserve"> </w:t>
      </w:r>
      <w:r>
        <w:t>terhubung dengan</w:t>
      </w:r>
      <w:r w:rsidRPr="007B4500">
        <w:t xml:space="preserve"> data server yang dikendalikan oleh bahasa pemrograman </w:t>
      </w:r>
      <w:r w:rsidRPr="00931649">
        <w:rPr>
          <w:i/>
        </w:rPr>
        <w:t>PHP</w:t>
      </w:r>
      <w:r w:rsidRPr="007B4500">
        <w:t>.</w:t>
      </w:r>
      <w:proofErr w:type="gramEnd"/>
      <w:r w:rsidRPr="007B4500">
        <w:t xml:space="preserve"> Manajemen situs saat menampilkan data script </w:t>
      </w:r>
      <w:r w:rsidRPr="00931649">
        <w:rPr>
          <w:i/>
        </w:rPr>
        <w:t>PHP</w:t>
      </w:r>
      <w:r w:rsidRPr="007B4500">
        <w:t xml:space="preserve"> tidak bekerja sendiri. </w:t>
      </w:r>
      <w:proofErr w:type="gramStart"/>
      <w:r w:rsidRPr="007B4500">
        <w:t xml:space="preserve">Saat menampilkan data, script </w:t>
      </w:r>
      <w:r w:rsidRPr="00931649">
        <w:rPr>
          <w:i/>
        </w:rPr>
        <w:t>PHP</w:t>
      </w:r>
      <w:r w:rsidRPr="007B4500">
        <w:t xml:space="preserve"> harus digabungkan dengan </w:t>
      </w:r>
      <w:r w:rsidRPr="00931649">
        <w:rPr>
          <w:i/>
        </w:rPr>
        <w:lastRenderedPageBreak/>
        <w:t>HTML</w:t>
      </w:r>
      <w:r w:rsidRPr="007B4500">
        <w:t xml:space="preserve"> dan </w:t>
      </w:r>
      <w:r w:rsidRPr="00931649">
        <w:rPr>
          <w:i/>
        </w:rPr>
        <w:t>CSS</w:t>
      </w:r>
      <w:r w:rsidRPr="007B4500">
        <w:t>.</w:t>
      </w:r>
      <w:proofErr w:type="gramEnd"/>
      <w:r w:rsidRPr="007B4500">
        <w:t xml:space="preserve"> Oleh karena itu, </w:t>
      </w:r>
      <w:r w:rsidRPr="00931649">
        <w:rPr>
          <w:i/>
        </w:rPr>
        <w:t>HTML</w:t>
      </w:r>
      <w:r>
        <w:t xml:space="preserve"> dan </w:t>
      </w:r>
      <w:proofErr w:type="gramStart"/>
      <w:r w:rsidRPr="00931649">
        <w:rPr>
          <w:i/>
        </w:rPr>
        <w:t>CSS</w:t>
      </w:r>
      <w:r>
        <w:t xml:space="preserve">  diperlukan</w:t>
      </w:r>
      <w:proofErr w:type="gramEnd"/>
      <w:r>
        <w:t xml:space="preserve"> untuk p</w:t>
      </w:r>
      <w:r w:rsidRPr="007B4500">
        <w:t>embangun</w:t>
      </w:r>
      <w:r>
        <w:t>an</w:t>
      </w:r>
      <w:r w:rsidRPr="007B4500">
        <w:t xml:space="preserve"> website atau aplikasi lain </w:t>
      </w:r>
      <w:r>
        <w:t xml:space="preserve">yang menggunaakan bahasa pemrograman </w:t>
      </w:r>
      <w:r w:rsidRPr="00931649">
        <w:rPr>
          <w:i/>
        </w:rPr>
        <w:t>PHP</w:t>
      </w:r>
      <w:r w:rsidRPr="007B4500">
        <w:t>.</w:t>
      </w:r>
    </w:p>
    <w:p w:rsidR="003E3AF6" w:rsidRDefault="003E3AF6" w:rsidP="003E3AF6">
      <w:r>
        <w:tab/>
      </w:r>
      <w:proofErr w:type="gramStart"/>
      <w:r w:rsidRPr="00931649">
        <w:rPr>
          <w:i/>
        </w:rPr>
        <w:t>PHP</w:t>
      </w:r>
      <w:r>
        <w:t xml:space="preserve"> </w:t>
      </w:r>
      <w:r w:rsidRPr="00931649">
        <w:rPr>
          <w:i/>
        </w:rPr>
        <w:t>(Hypertext Preprocessor)</w:t>
      </w:r>
      <w:r>
        <w:t xml:space="preserve"> itu</w:t>
      </w:r>
      <w:r w:rsidRPr="007B4500">
        <w:t xml:space="preserve"> sendiri </w:t>
      </w:r>
      <w:r>
        <w:t>adalah</w:t>
      </w:r>
      <w:r w:rsidRPr="007B4500">
        <w:t xml:space="preserve"> </w:t>
      </w:r>
      <w:r>
        <w:t>sebuah bahasa yang digunakan untuk membuat program atau sistem</w:t>
      </w:r>
      <w:r w:rsidRPr="007B4500">
        <w:t xml:space="preserve"> berbagai </w:t>
      </w:r>
      <w:r>
        <w:t xml:space="preserve">macam </w:t>
      </w:r>
      <w:r w:rsidRPr="007B4500">
        <w:t>aplikasi berbasis web.</w:t>
      </w:r>
      <w:proofErr w:type="gramEnd"/>
      <w:r w:rsidRPr="007B4500">
        <w:t xml:space="preserve"> Data aplikasi dan file pendukung aplikasi ini disimpan di serve</w:t>
      </w:r>
      <w:r>
        <w:t>r dan dapat diakses oleh pengguna</w:t>
      </w:r>
      <w:r w:rsidRPr="007B4500">
        <w:t xml:space="preserve"> melalui</w:t>
      </w:r>
      <w:r>
        <w:t xml:space="preserve"> </w:t>
      </w:r>
      <w:r w:rsidRPr="00931649">
        <w:rPr>
          <w:i/>
        </w:rPr>
        <w:t>web browser</w:t>
      </w:r>
      <w:r w:rsidRPr="007B4500">
        <w:t xml:space="preserve">. </w:t>
      </w:r>
      <w:proofErr w:type="gramStart"/>
      <w:r w:rsidRPr="007B4500">
        <w:t xml:space="preserve">Dengan menggunakan informasi ini, </w:t>
      </w:r>
      <w:r>
        <w:t>pengkodean</w:t>
      </w:r>
      <w:r w:rsidRPr="007B4500">
        <w:t xml:space="preserve"> PHP harus </w:t>
      </w:r>
      <w:r>
        <w:t>dikombinasikan</w:t>
      </w:r>
      <w:r w:rsidRPr="007B4500">
        <w:t xml:space="preserve"> dengan tag </w:t>
      </w:r>
      <w:r w:rsidRPr="00931649">
        <w:rPr>
          <w:i/>
        </w:rPr>
        <w:t>HTML</w:t>
      </w:r>
      <w:r w:rsidRPr="007B4500">
        <w:t xml:space="preserve"> dan </w:t>
      </w:r>
      <w:r w:rsidRPr="00931649">
        <w:rPr>
          <w:i/>
        </w:rPr>
        <w:t>CSS</w:t>
      </w:r>
      <w:r w:rsidRPr="007B4500">
        <w:t xml:space="preserve"> </w:t>
      </w:r>
      <w:r>
        <w:t>agar</w:t>
      </w:r>
      <w:r w:rsidRPr="007B4500">
        <w:t xml:space="preserve"> ditampilkan secara grafis dan bagus serta </w:t>
      </w:r>
      <w:r w:rsidRPr="00931649">
        <w:rPr>
          <w:i/>
        </w:rPr>
        <w:t>user friendly</w:t>
      </w:r>
      <w:r w:rsidRPr="007B4500">
        <w:t>.</w:t>
      </w:r>
      <w:proofErr w:type="gramEnd"/>
    </w:p>
    <w:p w:rsidR="003E3AF6" w:rsidRDefault="003E3AF6" w:rsidP="003E3AF6">
      <w:r>
        <w:tab/>
      </w:r>
      <w:proofErr w:type="gramStart"/>
      <w:r>
        <w:t>Sistem kerja server adalah bekerja apabila informasi masuk atau permintaan dari client.</w:t>
      </w:r>
      <w:proofErr w:type="gramEnd"/>
      <w:r>
        <w:t xml:space="preserve"> </w:t>
      </w:r>
      <w:proofErr w:type="gramStart"/>
      <w:r>
        <w:t xml:space="preserve">Dalam hal ini </w:t>
      </w:r>
      <w:r w:rsidRPr="00931649">
        <w:rPr>
          <w:i/>
        </w:rPr>
        <w:t>PHP</w:t>
      </w:r>
      <w:r>
        <w:t xml:space="preserve"> berperan sebagai pengirim permintaan </w:t>
      </w:r>
      <w:r w:rsidRPr="00931649">
        <w:rPr>
          <w:i/>
        </w:rPr>
        <w:t>client</w:t>
      </w:r>
      <w:r>
        <w:t xml:space="preserve"> ke server Sesuai dengan domain name atau alamat sebuah </w:t>
      </w:r>
      <w:r w:rsidRPr="00931649">
        <w:rPr>
          <w:i/>
        </w:rPr>
        <w:t>website</w:t>
      </w:r>
      <w:r>
        <w:t xml:space="preserve"> maka program dapat menemukan alamat dari sebuah webserver untuk menyampaikan informasi permintaan dari </w:t>
      </w:r>
      <w:r w:rsidRPr="00931649">
        <w:rPr>
          <w:i/>
        </w:rPr>
        <w:t>client</w:t>
      </w:r>
      <w:r>
        <w:t xml:space="preserve"> yang dibutuhkan oleh web server.</w:t>
      </w:r>
      <w:proofErr w:type="gramEnd"/>
      <w:r>
        <w:t xml:space="preserve"> Isi dari sebuah program yang </w:t>
      </w:r>
      <w:proofErr w:type="gramStart"/>
      <w:r>
        <w:t>akan</w:t>
      </w:r>
      <w:proofErr w:type="gramEnd"/>
      <w:r>
        <w:t xml:space="preserve"> ditampikan maka tugas webserver untuk mencarikan berkas yang diminta dan menampilkan program. </w:t>
      </w:r>
      <w:proofErr w:type="gramStart"/>
      <w:r>
        <w:t xml:space="preserve">Segala sesuatu isi dari program tersebut diterjemahkan oleh </w:t>
      </w:r>
      <w:r w:rsidRPr="00931649">
        <w:rPr>
          <w:i/>
        </w:rPr>
        <w:t>HTML</w:t>
      </w:r>
      <w:r>
        <w:t xml:space="preserve"> dan menampilkannya.</w:t>
      </w:r>
      <w:proofErr w:type="gramEnd"/>
    </w:p>
    <w:p w:rsidR="003E3AF6" w:rsidRDefault="003E3AF6" w:rsidP="003E3AF6">
      <w:r>
        <w:tab/>
        <w:t xml:space="preserve">Kemudian bagaimana jika client memanggil halaman yang didalamnya terdapat </w:t>
      </w:r>
      <w:r w:rsidRPr="00931649">
        <w:rPr>
          <w:i/>
        </w:rPr>
        <w:t>script</w:t>
      </w:r>
      <w:r>
        <w:t xml:space="preserve"> </w:t>
      </w:r>
      <w:r w:rsidRPr="00931649">
        <w:rPr>
          <w:i/>
        </w:rPr>
        <w:t>PHP</w:t>
      </w:r>
      <w:r>
        <w:t xml:space="preserve">? Pada dasarnya sistem kerjanya agak </w:t>
      </w:r>
      <w:proofErr w:type="gramStart"/>
      <w:r>
        <w:t>sama</w:t>
      </w:r>
      <w:proofErr w:type="gramEnd"/>
      <w:r>
        <w:t xml:space="preserve"> dengan pemanggilan </w:t>
      </w:r>
      <w:r w:rsidRPr="00931649">
        <w:rPr>
          <w:i/>
        </w:rPr>
        <w:t>HTML</w:t>
      </w:r>
      <w:r>
        <w:t xml:space="preserve">, tetapi pemeriksaan yang dilakukan pada saat permintaan ke web-server maka akan langsung melakukan pemeriksaan tipe document yang diminta </w:t>
      </w:r>
      <w:r w:rsidRPr="00931649">
        <w:rPr>
          <w:i/>
        </w:rPr>
        <w:t>client</w:t>
      </w:r>
      <w:r>
        <w:t>.</w:t>
      </w:r>
    </w:p>
    <w:p w:rsidR="003E3AF6" w:rsidRDefault="003E3AF6" w:rsidP="003E3AF6">
      <w:r>
        <w:tab/>
        <w:t xml:space="preserve"> </w:t>
      </w:r>
    </w:p>
    <w:p w:rsidR="003E3AF6" w:rsidRDefault="003E3AF6" w:rsidP="003E3AF6">
      <w:pPr>
        <w:pStyle w:val="Heading4"/>
      </w:pPr>
      <w:r>
        <w:lastRenderedPageBreak/>
        <w:t>Framework CodeIgniter</w:t>
      </w:r>
    </w:p>
    <w:p w:rsidR="003E3AF6" w:rsidRDefault="003E3AF6" w:rsidP="003E3AF6">
      <w:pPr>
        <w:keepNext/>
        <w:jc w:val="center"/>
      </w:pPr>
      <w:r>
        <w:rPr>
          <w:noProof/>
        </w:rPr>
        <w:drawing>
          <wp:inline distT="0" distB="0" distL="0" distR="0" wp14:anchorId="37F4D1BC" wp14:editId="461EF3BC">
            <wp:extent cx="3955312" cy="2224168"/>
            <wp:effectExtent l="0" t="0" r="7620" b="5080"/>
            <wp:docPr id="6" name="Picture 6" descr="Cara Menggunakan Session di Codeigniter 3 ~ Fatkhan.web.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a Menggunakan Session di Codeigniter 3 ~ Fatkhan.web.i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58630" cy="2226034"/>
                    </a:xfrm>
                    <a:prstGeom prst="rect">
                      <a:avLst/>
                    </a:prstGeom>
                    <a:noFill/>
                    <a:ln>
                      <a:noFill/>
                    </a:ln>
                  </pic:spPr>
                </pic:pic>
              </a:graphicData>
            </a:graphic>
          </wp:inline>
        </w:drawing>
      </w:r>
    </w:p>
    <w:p w:rsidR="003E3AF6" w:rsidRPr="003F1CBE" w:rsidRDefault="003E3AF6" w:rsidP="003E3AF6">
      <w:pPr>
        <w:pStyle w:val="Caption"/>
        <w:jc w:val="center"/>
        <w:rPr>
          <w:b w:val="0"/>
          <w:color w:val="000000" w:themeColor="text1"/>
        </w:rPr>
      </w:pPr>
      <w:bookmarkStart w:id="202" w:name="_Toc125380515"/>
      <w:r w:rsidRPr="003F1CBE">
        <w:rPr>
          <w:b w:val="0"/>
          <w:color w:val="000000" w:themeColor="text1"/>
        </w:rPr>
        <w:t xml:space="preserve">Gambar </w:t>
      </w:r>
      <w:r w:rsidRPr="003F1CBE">
        <w:rPr>
          <w:b w:val="0"/>
          <w:color w:val="000000" w:themeColor="text1"/>
        </w:rPr>
        <w:fldChar w:fldCharType="begin"/>
      </w:r>
      <w:r w:rsidRPr="003F1CBE">
        <w:rPr>
          <w:b w:val="0"/>
          <w:color w:val="000000" w:themeColor="text1"/>
        </w:rPr>
        <w:instrText xml:space="preserve"> SEQ Gambar \* ARABIC </w:instrText>
      </w:r>
      <w:r w:rsidRPr="003F1CBE">
        <w:rPr>
          <w:b w:val="0"/>
          <w:color w:val="000000" w:themeColor="text1"/>
        </w:rPr>
        <w:fldChar w:fldCharType="separate"/>
      </w:r>
      <w:r w:rsidR="00EF0850">
        <w:rPr>
          <w:b w:val="0"/>
          <w:noProof/>
          <w:color w:val="000000" w:themeColor="text1"/>
        </w:rPr>
        <w:t>4</w:t>
      </w:r>
      <w:r w:rsidRPr="003F1CBE">
        <w:rPr>
          <w:b w:val="0"/>
          <w:color w:val="000000" w:themeColor="text1"/>
        </w:rPr>
        <w:fldChar w:fldCharType="end"/>
      </w:r>
      <w:r w:rsidRPr="003F1CBE">
        <w:rPr>
          <w:b w:val="0"/>
          <w:color w:val="000000" w:themeColor="text1"/>
        </w:rPr>
        <w:t xml:space="preserve"> CodeIgniter</w:t>
      </w:r>
      <w:bookmarkEnd w:id="202"/>
    </w:p>
    <w:p w:rsidR="003E3AF6" w:rsidRDefault="003E3AF6" w:rsidP="003E3AF6">
      <w:r>
        <w:tab/>
      </w:r>
      <w:proofErr w:type="gramStart"/>
      <w:r w:rsidRPr="00D57E95">
        <w:rPr>
          <w:i/>
        </w:rPr>
        <w:t>Framework</w:t>
      </w:r>
      <w:r>
        <w:t xml:space="preserve"> adalah kerangka kerja yang dibuat untuk memudahkan pembuatan </w:t>
      </w:r>
      <w:r w:rsidRPr="00D57E95">
        <w:rPr>
          <w:i/>
        </w:rPr>
        <w:t>website</w:t>
      </w:r>
      <w:r>
        <w:t>.</w:t>
      </w:r>
      <w:proofErr w:type="gramEnd"/>
      <w:r>
        <w:t xml:space="preserve"> Kerangka kerja memiliki komponen dan variabel yang dibutuhkan perancang situs web untuk mempermudah pembacaan kode, perencanaan, pengujian, dan pemeliharaan. Dalam perkembangannya, </w:t>
      </w:r>
      <w:r w:rsidRPr="00D57E95">
        <w:rPr>
          <w:i/>
        </w:rPr>
        <w:t>framework</w:t>
      </w:r>
      <w:r>
        <w:t xml:space="preserve"> yang umum dirilis dimulai pada tahun 2004 yaitu </w:t>
      </w:r>
      <w:r w:rsidRPr="00D57E95">
        <w:rPr>
          <w:i/>
        </w:rPr>
        <w:t>framework</w:t>
      </w:r>
      <w:r>
        <w:t xml:space="preserve"> Prado 1, disusul dengan 3 </w:t>
      </w:r>
      <w:r w:rsidRPr="00D57E95">
        <w:rPr>
          <w:i/>
        </w:rPr>
        <w:t>framework</w:t>
      </w:r>
      <w:r>
        <w:t xml:space="preserve"> dunia pada tahun 2005 yaitu </w:t>
      </w:r>
      <w:r w:rsidRPr="00D57E95">
        <w:rPr>
          <w:i/>
        </w:rPr>
        <w:t>CakePHP</w:t>
      </w:r>
      <w:r>
        <w:t xml:space="preserve"> 1, Symfony1 dan Prado 2, dan saat ini sudah ada lebih dari 30 Framework di seluruh dunia dengan berbagai fungsi spesifik.</w:t>
      </w:r>
    </w:p>
    <w:p w:rsidR="003E3AF6" w:rsidRDefault="003E3AF6" w:rsidP="003E3AF6">
      <w:r>
        <w:tab/>
      </w:r>
      <w:proofErr w:type="gramStart"/>
      <w:r w:rsidRPr="00D57E95">
        <w:rPr>
          <w:i/>
        </w:rPr>
        <w:t>Codeigniter</w:t>
      </w:r>
      <w:r>
        <w:t xml:space="preserve"> adalah </w:t>
      </w:r>
      <w:r w:rsidRPr="00D57E95">
        <w:rPr>
          <w:i/>
        </w:rPr>
        <w:t>framework</w:t>
      </w:r>
      <w:r>
        <w:t xml:space="preserve"> yang dirilis oleh Ellis Lab pada tanggal 28 Februari 2006 dengan versi stabil 2.1.0.</w:t>
      </w:r>
      <w:proofErr w:type="gramEnd"/>
      <w:r>
        <w:t xml:space="preserve"> </w:t>
      </w:r>
      <w:proofErr w:type="gramStart"/>
      <w:r>
        <w:t xml:space="preserve">Pada Oktober 2014 diakuisisi oleh </w:t>
      </w:r>
      <w:r w:rsidRPr="00D202BF">
        <w:rPr>
          <w:i/>
        </w:rPr>
        <w:t>British Columbia Institute of Technology (BCIT)</w:t>
      </w:r>
      <w:r>
        <w:t>, hingga saat ini sedang dikembangkan.</w:t>
      </w:r>
      <w:proofErr w:type="gramEnd"/>
      <w:r>
        <w:t xml:space="preserve"> </w:t>
      </w:r>
      <w:proofErr w:type="gramStart"/>
      <w:r>
        <w:t>penggunaan</w:t>
      </w:r>
      <w:proofErr w:type="gramEnd"/>
      <w:r>
        <w:t xml:space="preserve"> </w:t>
      </w:r>
      <w:r w:rsidRPr="00D202BF">
        <w:rPr>
          <w:i/>
        </w:rPr>
        <w:t>framework</w:t>
      </w:r>
      <w:r>
        <w:t xml:space="preserve"> Codeigniter dalam pengembangan aplikasi sudah memberikan kerangka acuan yang sistematis untuk membangun aplikasi dengan </w:t>
      </w:r>
      <w:r w:rsidRPr="00D202BF">
        <w:rPr>
          <w:i/>
        </w:rPr>
        <w:t>PHP</w:t>
      </w:r>
      <w:r>
        <w:t xml:space="preserve"> </w:t>
      </w:r>
      <w:r w:rsidRPr="00D202BF">
        <w:rPr>
          <w:i/>
        </w:rPr>
        <w:t>(Hypertext Prepocessor).</w:t>
      </w:r>
      <w:r>
        <w:t xml:space="preserve"> Codeigniter menyediakan sekumpulan </w:t>
      </w:r>
      <w:r w:rsidRPr="00D202BF">
        <w:rPr>
          <w:i/>
        </w:rPr>
        <w:t>library</w:t>
      </w:r>
      <w:r>
        <w:t xml:space="preserve"> yang diperlukan untuk kerja kolaboratif, didukung oleh struktur sederhana dan antarmuka pengguna untuk mengakses koleksi </w:t>
      </w:r>
      <w:r w:rsidRPr="00D202BF">
        <w:rPr>
          <w:i/>
        </w:rPr>
        <w:t>library</w:t>
      </w:r>
      <w:r>
        <w:t>.</w:t>
      </w:r>
      <w:r>
        <w:fldChar w:fldCharType="begin" w:fldLock="1"/>
      </w:r>
      <w:r>
        <w:instrText>ADDIN CSL_CITATION {"citationItems":[{"id":"ITEM-1","itemData":{"abstract":"In developing web-based applications the designers need a framework to facilitate the work process. In the framework of its development has been made with many features that simplify the application process, therefore we need an analysis of the selection of the right framework. The framework to be analyzed in this study is Codeigniter and Laravel, testing analysis using Load Test with a file size of 3401 KB. The Codeigniter and Laravel frameworks have different time and speed performance results. Codeigniter has an average value of time and speed greater than Laravel. On the average time value, Codeingiter has a greater time duration than Laravel with a difference of 4.2 ms and at an average value of speed, Codeigniter is still superior with a difference of 40.08 Kbit / s from Laravel.","author":[{"dropping-particle":"","family":"Ismai","given":"","non-dropping-particle":"","parse-names":false,"suffix":""}],"container-title":"Conference on Business, Social Sciences and Innovation Technology","id":"ITEM-1","issue":"1","issued":{"date-parts":[["2020"]]},"page":"614-621","title":"Studi Komparasi Pengembangan Websitedengan Framework Codeigniter Dan Laravel","type":"article-journal","volume":"1"},"uris":["http://www.mendeley.com/documents/?uuid=f7cdcb09-5f87-4b45-b713-525a7477fead"]}],"mendeley":{"formattedCitation":"(Ismai, 2020)","plainTextFormattedCitation":"(Ismai, 2020)","previouslyFormattedCitation":"(Ismai, 2020)"},"properties":{"noteIndex":0},"schema":"https://github.com/citation-style-language/schema/raw/master/csl-citation.json"}</w:instrText>
      </w:r>
      <w:r>
        <w:fldChar w:fldCharType="separate"/>
      </w:r>
      <w:proofErr w:type="gramStart"/>
      <w:r w:rsidRPr="003F1CBE">
        <w:rPr>
          <w:noProof/>
        </w:rPr>
        <w:t>(Ismai, 2020)</w:t>
      </w:r>
      <w:r>
        <w:fldChar w:fldCharType="end"/>
      </w:r>
      <w:r w:rsidR="00C5246E">
        <w:t>.</w:t>
      </w:r>
      <w:proofErr w:type="gramEnd"/>
    </w:p>
    <w:p w:rsidR="00C5246E" w:rsidRDefault="00C5246E" w:rsidP="003E3AF6"/>
    <w:p w:rsidR="00C5246E" w:rsidRDefault="00C5246E" w:rsidP="003E3AF6"/>
    <w:p w:rsidR="00C5246E" w:rsidRPr="00FE6F56" w:rsidRDefault="00C5246E" w:rsidP="003E3AF6"/>
    <w:p w:rsidR="003E3AF6" w:rsidRDefault="003E3AF6" w:rsidP="003E3AF6">
      <w:pPr>
        <w:pStyle w:val="Heading4"/>
      </w:pPr>
      <w:r>
        <w:lastRenderedPageBreak/>
        <w:t>HTML</w:t>
      </w:r>
    </w:p>
    <w:p w:rsidR="003E3AF6" w:rsidRDefault="003E3AF6" w:rsidP="003E3AF6">
      <w:r>
        <w:rPr>
          <w:noProof/>
        </w:rPr>
        <mc:AlternateContent>
          <mc:Choice Requires="wps">
            <w:drawing>
              <wp:anchor distT="0" distB="0" distL="114300" distR="114300" simplePos="0" relativeHeight="251661312" behindDoc="0" locked="0" layoutInCell="1" allowOverlap="1" wp14:anchorId="2C79565B" wp14:editId="45F2997B">
                <wp:simplePos x="0" y="0"/>
                <wp:positionH relativeFrom="column">
                  <wp:posOffset>939165</wp:posOffset>
                </wp:positionH>
                <wp:positionV relativeFrom="paragraph">
                  <wp:posOffset>1497965</wp:posOffset>
                </wp:positionV>
                <wp:extent cx="3309620" cy="635"/>
                <wp:effectExtent l="0" t="0" r="0" b="0"/>
                <wp:wrapNone/>
                <wp:docPr id="5" name="Text Box 5"/>
                <wp:cNvGraphicFramePr/>
                <a:graphic xmlns:a="http://schemas.openxmlformats.org/drawingml/2006/main">
                  <a:graphicData uri="http://schemas.microsoft.com/office/word/2010/wordprocessingShape">
                    <wps:wsp>
                      <wps:cNvSpPr txBox="1"/>
                      <wps:spPr>
                        <a:xfrm>
                          <a:off x="0" y="0"/>
                          <a:ext cx="3309620" cy="635"/>
                        </a:xfrm>
                        <a:prstGeom prst="rect">
                          <a:avLst/>
                        </a:prstGeom>
                        <a:solidFill>
                          <a:prstClr val="white"/>
                        </a:solidFill>
                        <a:ln>
                          <a:noFill/>
                        </a:ln>
                        <a:effectLst/>
                      </wps:spPr>
                      <wps:txbx>
                        <w:txbxContent>
                          <w:p w:rsidR="00782DBA" w:rsidRPr="003F2413" w:rsidRDefault="00782DBA" w:rsidP="003E3AF6">
                            <w:pPr>
                              <w:pStyle w:val="Caption"/>
                              <w:jc w:val="center"/>
                              <w:rPr>
                                <w:b w:val="0"/>
                                <w:noProof/>
                                <w:color w:val="000000" w:themeColor="text1"/>
                                <w:sz w:val="24"/>
                              </w:rPr>
                            </w:pPr>
                            <w:bookmarkStart w:id="203" w:name="_Toc125380516"/>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Pr>
                                <w:b w:val="0"/>
                                <w:noProof/>
                                <w:color w:val="000000" w:themeColor="text1"/>
                              </w:rPr>
                              <w:t>5</w:t>
                            </w:r>
                            <w:r w:rsidRPr="003F2413">
                              <w:rPr>
                                <w:b w:val="0"/>
                                <w:color w:val="000000" w:themeColor="text1"/>
                              </w:rPr>
                              <w:fldChar w:fldCharType="end"/>
                            </w:r>
                            <w:r w:rsidRPr="003F2413">
                              <w:rPr>
                                <w:b w:val="0"/>
                                <w:color w:val="000000" w:themeColor="text1"/>
                              </w:rPr>
                              <w:t xml:space="preserve"> Html 5</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73.95pt;margin-top:117.95pt;width:260.6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" stroked="f">
                <v:textbox style="mso-fit-shape-to-text:t" inset="0,0,0,0">
                  <w:txbxContent>
                    <w:p w:rsidR="00782DBA" w:rsidRPr="003F2413" w:rsidRDefault="00782DBA" w:rsidP="003E3AF6">
                      <w:pPr>
                        <w:pStyle w:val="Caption"/>
                        <w:jc w:val="center"/>
                        <w:rPr>
                          <w:b w:val="0"/>
                          <w:noProof/>
                          <w:color w:val="000000" w:themeColor="text1"/>
                          <w:sz w:val="24"/>
                        </w:rPr>
                      </w:pPr>
                      <w:bookmarkStart w:id="204" w:name="_Toc125380516"/>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Pr>
                          <w:b w:val="0"/>
                          <w:noProof/>
                          <w:color w:val="000000" w:themeColor="text1"/>
                        </w:rPr>
                        <w:t>5</w:t>
                      </w:r>
                      <w:r w:rsidRPr="003F2413">
                        <w:rPr>
                          <w:b w:val="0"/>
                          <w:color w:val="000000" w:themeColor="text1"/>
                        </w:rPr>
                        <w:fldChar w:fldCharType="end"/>
                      </w:r>
                      <w:r w:rsidRPr="003F2413">
                        <w:rPr>
                          <w:b w:val="0"/>
                          <w:color w:val="000000" w:themeColor="text1"/>
                        </w:rPr>
                        <w:t xml:space="preserve"> Html 5</w:t>
                      </w:r>
                      <w:bookmarkEnd w:id="204"/>
                    </w:p>
                  </w:txbxContent>
                </v:textbox>
              </v:shape>
            </w:pict>
          </mc:Fallback>
        </mc:AlternateContent>
      </w:r>
      <w:r>
        <w:rPr>
          <w:noProof/>
        </w:rPr>
        <w:drawing>
          <wp:anchor distT="0" distB="0" distL="0" distR="0" simplePos="0" relativeHeight="251660288" behindDoc="0" locked="0" layoutInCell="1" allowOverlap="1" wp14:anchorId="06F6D4E9" wp14:editId="46529E39">
            <wp:simplePos x="0" y="0"/>
            <wp:positionH relativeFrom="page">
              <wp:posOffset>2379345</wp:posOffset>
            </wp:positionH>
            <wp:positionV relativeFrom="paragraph">
              <wp:posOffset>325755</wp:posOffset>
            </wp:positionV>
            <wp:extent cx="3309620" cy="1115060"/>
            <wp:effectExtent l="0" t="0" r="5080" b="8890"/>
            <wp:wrapTopAndBottom/>
            <wp:docPr id="11" name="image6.png" descr="D:\KULIAH\GITHUB CLONE REPO\LAPORAN-KERJA-PRAKTEK\ht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23" cstate="print"/>
                    <a:stretch>
                      <a:fillRect/>
                    </a:stretch>
                  </pic:blipFill>
                  <pic:spPr>
                    <a:xfrm>
                      <a:off x="0" y="0"/>
                      <a:ext cx="3309620" cy="1115060"/>
                    </a:xfrm>
                    <a:prstGeom prst="rect">
                      <a:avLst/>
                    </a:prstGeom>
                  </pic:spPr>
                </pic:pic>
              </a:graphicData>
            </a:graphic>
          </wp:anchor>
        </w:drawing>
      </w:r>
    </w:p>
    <w:p w:rsidR="00C5246E" w:rsidRPr="007A51E6" w:rsidRDefault="00C5246E" w:rsidP="003E3AF6"/>
    <w:p w:rsidR="003E3AF6" w:rsidRDefault="003E3AF6" w:rsidP="003E3AF6">
      <w:r>
        <w:tab/>
        <w:t xml:space="preserve">HTML </w:t>
      </w:r>
      <w:r w:rsidRPr="007A51E6">
        <w:rPr>
          <w:i/>
        </w:rPr>
        <w:t xml:space="preserve">(Hyper Text </w:t>
      </w:r>
      <w:r>
        <w:rPr>
          <w:i/>
        </w:rPr>
        <w:t>Markup</w:t>
      </w:r>
      <w:r w:rsidRPr="007A51E6">
        <w:rPr>
          <w:i/>
        </w:rPr>
        <w:t xml:space="preserve"> Language)</w:t>
      </w:r>
      <w:r>
        <w:t xml:space="preserve"> merupakan suatu </w:t>
      </w:r>
      <w:r w:rsidRPr="007900BB">
        <w:t>format</w:t>
      </w:r>
      <w:r>
        <w:t xml:space="preserve"> </w:t>
      </w:r>
      <w:r w:rsidRPr="007900BB">
        <w:t>yang di</w:t>
      </w:r>
      <w:r>
        <w:t>per</w:t>
      </w:r>
      <w:r w:rsidRPr="007900BB">
        <w:t>gunakan untuk menulis halaman web</w:t>
      </w:r>
      <w:r>
        <w:t xml:space="preserve"> yang kemudian </w:t>
      </w:r>
      <w:proofErr w:type="gramStart"/>
      <w:r>
        <w:t>akan</w:t>
      </w:r>
      <w:proofErr w:type="gramEnd"/>
      <w:r>
        <w:t xml:space="preserve"> ditampilkan pada web browser</w:t>
      </w:r>
      <w:r w:rsidRPr="007900BB">
        <w:t xml:space="preserve">. </w:t>
      </w:r>
      <w:proofErr w:type="gramStart"/>
      <w:r w:rsidRPr="007900BB">
        <w:t xml:space="preserve">Kode HTML ini </w:t>
      </w:r>
      <w:r>
        <w:t>diproses melalui</w:t>
      </w:r>
      <w:r w:rsidRPr="007900BB">
        <w:t xml:space="preserve"> browser web dan memiliki kemampuan pemrograman aplikasi web.</w:t>
      </w:r>
      <w:proofErr w:type="gramEnd"/>
      <w:r w:rsidRPr="007900BB">
        <w:t xml:space="preserve"> </w:t>
      </w:r>
      <w:proofErr w:type="gramStart"/>
      <w:r w:rsidRPr="007900BB">
        <w:t xml:space="preserve">HTML </w:t>
      </w:r>
      <w:r>
        <w:t>adalah sebuah</w:t>
      </w:r>
      <w:r w:rsidRPr="007900BB">
        <w:t xml:space="preserve"> pengembangan format dokumen teks yang dibakukan, yaitu standar </w:t>
      </w:r>
      <w:r w:rsidRPr="007900BB">
        <w:rPr>
          <w:i/>
        </w:rPr>
        <w:t>Generalized Merkup Language.</w:t>
      </w:r>
      <w:proofErr w:type="gramEnd"/>
      <w:r w:rsidRPr="007900BB">
        <w:t xml:space="preserve"> HTML sebenarnya adalah ASCII atau dokumen teks yang</w:t>
      </w:r>
      <w:r>
        <w:t xml:space="preserve"> telah</w:t>
      </w:r>
      <w:r w:rsidRPr="007900BB">
        <w:t xml:space="preserve"> dirancang untuk tidak bergantung pada sistem operasi tertentu.</w:t>
      </w:r>
      <w:r>
        <w:fldChar w:fldCharType="begin" w:fldLock="1"/>
      </w:r>
      <w:r>
        <w:instrText>ADDIN CSL_CITATION {"citationItems":[{"id":"ITEM-1","itemData":{"DOI":"10.52362/jisicom.v4i2.363","ISSN":"2579-5201","abstract":"Semangat kerja dapat diukur melalui kehadiran pegawai ditempat kerja, tanggung jawabnya terhadap pekerjaan, disiplin kerja dalam organisasi serta tingkat produktivitas kerjanya. Mengukur tinggi rendahnya semangat kerja pegawai meliputi tingkat kehadiran, disiplin kerja, kerja sama dan tanggung jawab. Presensi merupakan kehadiran pegawai yang berkenaan dengan tugas dan kewajibannya. Pada umumnya instansi atau lembaga selalu memperhatikan pegawainya untuk datang sehingga pekerjaan tidak tertunda. Untuk memperoleh kinerja yang optimal dari pegawai, maka organisasi perlu membuat dan menetapkan strategi yang berorientasi pada tujuan yang sama. Pada alat presensi pegawai model konvensional, memerlukan banyak hal dari pegawai bagian personalia maupun kejujuran pegawai. Hal ini bisa terjadi adanya manipulasi data kehadiran karyawan. Dengan sistem berbasis sidik jari, proses pengambilan data kehadiran pegawai mencapai 100% akurat karena data berdasarkan dari sidik jari karyawan langsung. Kesalahan dan manipulasi dapat dihindarkan karena pelaporanya menjadi otomatis dengan bantuan sistem.Tujuan dari model sistem manajemen kepegawaian ini sebagai media pengawasan dan media pendukung pengambilan keputusan untuk penilaian kinerja pegawai. Diharapkan memberi Solusi bagi perusahaan dalam Penilaian Kinerja Pegawai yang mampu menciptakan laporan dengan cepat, akurat dan real time.\r  \r Kata Kunci : Desain, Manajemen kepegawaian, Presensi, Sidik Jari.\r  \r Abstract: The spirit of work can be measured through the presence of employees in the workplace, their responsibility to work, discipline of work in the organization and the level of work productivity. Measuring the low morale of employees includes attendance level, discipline, cooperation and responsibility. Attendance is the presence of employees related to their duties and obligations. In general, agencies or agencies always pay attention to their employees to come so that work is not delayed. To obtain optimal performance from employees, organizations need to create and establish strategies that are oriented towards the same goal. In conventional model employee recruitment tools, requires a lot of things from personnel and honesty employees. This can occur in the manipulation of employee attendance data. With a fingerprint-based system, the process of retrieving employee attendance data reaches 100% accurate because the data is based on the fingerprints of direct employees. Errors and manipulations can be avoided bec…","author":[{"dropping-particle":"","family":"Nurjaman","given":"Anggeri S.","non-dropping-particle":"","parse-names":false,"suffix":""},{"dropping-particle":"","family":"Yasin","given":"Verdi","non-dropping-particle":"","parse-names":false,"suffix":""}],"container-title":"Journal of Information System, Informatics and Computing","id":"ITEM-1","issue":"2","issued":{"date-parts":[["2020"]]},"page":"143","title":"KONSEP DESAIN APLIKASI SISTEM MANAJEMEN KEPEGAWAIAN BERBASIS WEB PADA PT. BINTANG KOMUNIKASI UTAMA (Application design concept of web-based staffing management system at PT Bintang Komunikasi Utama)","type":"article-journal","volume":"4"},"uris":["http://www.mendeley.com/documents/?uuid=7b3808ac-6764-4b24-9c96-bfd359459fe1"]}],"mendeley":{"formattedCitation":"(Nurjaman and Yasin, 2020)","plainTextFormattedCitation":"(Nurjaman and Yasin, 2020)","previouslyFormattedCitation":"(Nurjaman and Yasin, 2020)"},"properties":{"noteIndex":0},"schema":"https://github.com/citation-style-language/schema/raw/master/csl-citation.json"}</w:instrText>
      </w:r>
      <w:r>
        <w:fldChar w:fldCharType="separate"/>
      </w:r>
      <w:r w:rsidRPr="007A51E6">
        <w:rPr>
          <w:noProof/>
        </w:rPr>
        <w:t>(Nurjaman and Yasin, 2020)</w:t>
      </w:r>
      <w:r>
        <w:fldChar w:fldCharType="end"/>
      </w:r>
    </w:p>
    <w:p w:rsidR="003E3AF6" w:rsidRDefault="003E3AF6" w:rsidP="003E3AF6"/>
    <w:p w:rsidR="003E3AF6" w:rsidRDefault="003E3AF6" w:rsidP="003E3AF6">
      <w:pPr>
        <w:pStyle w:val="Heading4"/>
      </w:pPr>
      <w:r>
        <w:t>CSS</w:t>
      </w:r>
    </w:p>
    <w:p w:rsidR="003E3AF6" w:rsidRPr="00B73E36" w:rsidRDefault="003E3AF6" w:rsidP="003E3AF6"/>
    <w:p w:rsidR="003E3AF6" w:rsidRDefault="003E3AF6" w:rsidP="003E3AF6">
      <w:pPr>
        <w:keepNext/>
        <w:jc w:val="center"/>
      </w:pPr>
      <w:r>
        <w:rPr>
          <w:noProof/>
        </w:rPr>
        <w:drawing>
          <wp:inline distT="0" distB="0" distL="0" distR="0" wp14:anchorId="6A8CD7A8" wp14:editId="383A37E6">
            <wp:extent cx="2035534" cy="2871461"/>
            <wp:effectExtent l="0" t="0" r="3175" b="5715"/>
            <wp:docPr id="4" name="Picture 4"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S - Wikipedia"/>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38206" cy="2875230"/>
                    </a:xfrm>
                    <a:prstGeom prst="rect">
                      <a:avLst/>
                    </a:prstGeom>
                    <a:noFill/>
                    <a:ln>
                      <a:noFill/>
                    </a:ln>
                  </pic:spPr>
                </pic:pic>
              </a:graphicData>
            </a:graphic>
          </wp:inline>
        </w:drawing>
      </w:r>
    </w:p>
    <w:p w:rsidR="003E3AF6" w:rsidRPr="00B73E36" w:rsidRDefault="003E3AF6" w:rsidP="003E3AF6">
      <w:pPr>
        <w:pStyle w:val="Caption"/>
        <w:jc w:val="center"/>
        <w:rPr>
          <w:b w:val="0"/>
          <w:color w:val="000000" w:themeColor="text1"/>
        </w:rPr>
      </w:pPr>
      <w:bookmarkStart w:id="205" w:name="_Toc125380517"/>
      <w:r w:rsidRPr="00B73E36">
        <w:rPr>
          <w:b w:val="0"/>
          <w:color w:val="000000" w:themeColor="text1"/>
        </w:rPr>
        <w:t xml:space="preserve">Gambar </w:t>
      </w:r>
      <w:r w:rsidRPr="00B73E36">
        <w:rPr>
          <w:b w:val="0"/>
          <w:color w:val="000000" w:themeColor="text1"/>
        </w:rPr>
        <w:fldChar w:fldCharType="begin"/>
      </w:r>
      <w:r w:rsidRPr="00B73E36">
        <w:rPr>
          <w:b w:val="0"/>
          <w:color w:val="000000" w:themeColor="text1"/>
        </w:rPr>
        <w:instrText xml:space="preserve"> SEQ Gambar \* ARABIC </w:instrText>
      </w:r>
      <w:r w:rsidRPr="00B73E36">
        <w:rPr>
          <w:b w:val="0"/>
          <w:color w:val="000000" w:themeColor="text1"/>
        </w:rPr>
        <w:fldChar w:fldCharType="separate"/>
      </w:r>
      <w:r w:rsidR="00EF0850">
        <w:rPr>
          <w:b w:val="0"/>
          <w:noProof/>
          <w:color w:val="000000" w:themeColor="text1"/>
        </w:rPr>
        <w:t>6</w:t>
      </w:r>
      <w:r w:rsidRPr="00B73E36">
        <w:rPr>
          <w:b w:val="0"/>
          <w:color w:val="000000" w:themeColor="text1"/>
        </w:rPr>
        <w:fldChar w:fldCharType="end"/>
      </w:r>
      <w:r w:rsidRPr="00B73E36">
        <w:rPr>
          <w:b w:val="0"/>
          <w:color w:val="000000" w:themeColor="text1"/>
        </w:rPr>
        <w:t xml:space="preserve"> CSS</w:t>
      </w:r>
      <w:bookmarkEnd w:id="205"/>
    </w:p>
    <w:p w:rsidR="003E3AF6" w:rsidRDefault="003E3AF6" w:rsidP="003E3AF6"/>
    <w:p w:rsidR="003E3AF6" w:rsidRDefault="003E3AF6" w:rsidP="003E3AF6">
      <w:r>
        <w:tab/>
      </w:r>
      <w:proofErr w:type="gramStart"/>
      <w:r w:rsidRPr="00FA28DD">
        <w:t xml:space="preserve">CSS atau </w:t>
      </w:r>
      <w:r w:rsidRPr="00D202BF">
        <w:rPr>
          <w:i/>
        </w:rPr>
        <w:t>Cascading Style Sheets</w:t>
      </w:r>
      <w:r w:rsidRPr="00FA28DD">
        <w:t xml:space="preserve"> adalah k</w:t>
      </w:r>
      <w:bookmarkStart w:id="206" w:name="_GoBack"/>
      <w:bookmarkEnd w:id="206"/>
      <w:r w:rsidRPr="00FA28DD">
        <w:t>umpulan kode program yang digunakan untuk mendesain atau mempercantik tampilan HTML.</w:t>
      </w:r>
      <w:proofErr w:type="gramEnd"/>
      <w:r w:rsidRPr="00FA28DD">
        <w:t xml:space="preserve"> </w:t>
      </w:r>
      <w:proofErr w:type="gramStart"/>
      <w:r w:rsidRPr="00FA28DD">
        <w:t>Dengan menggunakan CSS dapat mempercantik tampilan website dengan mengubah desain dari text, pemilihan warna, gambar dan latar belakang (</w:t>
      </w:r>
      <w:r w:rsidRPr="00D202BF">
        <w:rPr>
          <w:i/>
        </w:rPr>
        <w:t>background</w:t>
      </w:r>
      <w:r w:rsidRPr="00FA28DD">
        <w:t>), hampir semua kode tag dari HTML.</w:t>
      </w:r>
      <w:proofErr w:type="gramEnd"/>
      <w:r w:rsidRPr="00FA28DD">
        <w:t xml:space="preserve"> CSS merupakan bahasa pemrograman yang digunakan untuk mendesain halaman depan atau tampilan website </w:t>
      </w:r>
      <w:r w:rsidRPr="00D202BF">
        <w:rPr>
          <w:i/>
        </w:rPr>
        <w:t>(frond end).</w:t>
      </w:r>
    </w:p>
    <w:p w:rsidR="003E3AF6" w:rsidRDefault="003E3AF6" w:rsidP="003E3AF6">
      <w:r>
        <w:tab/>
      </w:r>
      <w:r w:rsidRPr="00FA28DD">
        <w:t xml:space="preserve">Penggunaan CSS </w:t>
      </w:r>
      <w:r>
        <w:t xml:space="preserve">untuk </w:t>
      </w:r>
      <w:r w:rsidRPr="00FA28DD">
        <w:t xml:space="preserve">pembuatan desain tampilan </w:t>
      </w:r>
      <w:r w:rsidRPr="00300FA8">
        <w:rPr>
          <w:i/>
        </w:rPr>
        <w:t>interface</w:t>
      </w:r>
      <w:r w:rsidRPr="00FA28DD">
        <w:t xml:space="preserve"> </w:t>
      </w:r>
      <w:r w:rsidRPr="00300FA8">
        <w:rPr>
          <w:i/>
        </w:rPr>
        <w:t>(frond end)</w:t>
      </w:r>
      <w:r w:rsidRPr="00FA28DD">
        <w:t xml:space="preserve"> lebih mudah dan lebih indah. CSS dapat diterapkan dengan 3 cara </w:t>
      </w:r>
      <w:proofErr w:type="gramStart"/>
      <w:r w:rsidRPr="00FA28DD">
        <w:t>yaitu :</w:t>
      </w:r>
      <w:proofErr w:type="gramEnd"/>
    </w:p>
    <w:p w:rsidR="003E3AF6" w:rsidRPr="00300FA8" w:rsidRDefault="003E3AF6" w:rsidP="003E3AF6">
      <w:pPr>
        <w:pStyle w:val="ListParagraph"/>
        <w:numPr>
          <w:ilvl w:val="0"/>
          <w:numId w:val="24"/>
        </w:numPr>
        <w:rPr>
          <w:i/>
        </w:rPr>
      </w:pPr>
      <w:r w:rsidRPr="00300FA8">
        <w:rPr>
          <w:i/>
        </w:rPr>
        <w:t>Internal</w:t>
      </w:r>
      <w:r w:rsidRPr="00300FA8">
        <w:rPr>
          <w:i/>
          <w:spacing w:val="-3"/>
        </w:rPr>
        <w:t xml:space="preserve"> </w:t>
      </w:r>
      <w:r w:rsidRPr="00300FA8">
        <w:rPr>
          <w:i/>
        </w:rPr>
        <w:t>Style</w:t>
      </w:r>
      <w:r w:rsidRPr="00300FA8">
        <w:rPr>
          <w:i/>
          <w:spacing w:val="-2"/>
        </w:rPr>
        <w:t xml:space="preserve"> </w:t>
      </w:r>
      <w:r w:rsidRPr="00300FA8">
        <w:rPr>
          <w:i/>
        </w:rPr>
        <w:t>Sheets</w:t>
      </w:r>
      <w:r w:rsidRPr="00300FA8">
        <w:rPr>
          <w:i/>
          <w:spacing w:val="-4"/>
        </w:rPr>
        <w:t xml:space="preserve"> </w:t>
      </w:r>
      <w:r w:rsidRPr="00300FA8">
        <w:rPr>
          <w:i/>
        </w:rPr>
        <w:t>(Embedded</w:t>
      </w:r>
      <w:r w:rsidRPr="00300FA8">
        <w:rPr>
          <w:i/>
          <w:spacing w:val="-3"/>
        </w:rPr>
        <w:t xml:space="preserve"> </w:t>
      </w:r>
      <w:r w:rsidRPr="00300FA8">
        <w:rPr>
          <w:i/>
        </w:rPr>
        <w:t>Style</w:t>
      </w:r>
      <w:r w:rsidRPr="00300FA8">
        <w:rPr>
          <w:i/>
          <w:spacing w:val="-1"/>
        </w:rPr>
        <w:t xml:space="preserve"> </w:t>
      </w:r>
      <w:r w:rsidRPr="00300FA8">
        <w:rPr>
          <w:i/>
        </w:rPr>
        <w:t>Sheet)</w:t>
      </w:r>
    </w:p>
    <w:p w:rsidR="003E3AF6" w:rsidRDefault="003E3AF6" w:rsidP="003E3AF6">
      <w:pPr>
        <w:pStyle w:val="ListParagraph"/>
      </w:pPr>
      <w:r>
        <w:tab/>
        <w:t xml:space="preserve">Pada </w:t>
      </w:r>
      <w:proofErr w:type="gramStart"/>
      <w:r>
        <w:t>cara</w:t>
      </w:r>
      <w:proofErr w:type="gramEnd"/>
      <w:r>
        <w:t xml:space="preserve"> ini kode CSS dipasang didalam tag </w:t>
      </w:r>
      <w:r w:rsidRPr="00300FA8">
        <w:rPr>
          <w:i/>
        </w:rPr>
        <w:t>&lt;head&gt;</w:t>
      </w:r>
      <w:r w:rsidRPr="00FA28DD">
        <w:rPr>
          <w:spacing w:val="1"/>
        </w:rPr>
        <w:t xml:space="preserve"> </w:t>
      </w:r>
      <w:r>
        <w:t>HTML, agar memudahkan melakukan</w:t>
      </w:r>
      <w:r w:rsidRPr="00FA28DD">
        <w:rPr>
          <w:spacing w:val="1"/>
        </w:rPr>
        <w:t xml:space="preserve"> </w:t>
      </w:r>
      <w:r w:rsidRPr="00300FA8">
        <w:rPr>
          <w:i/>
        </w:rPr>
        <w:t>preview</w:t>
      </w:r>
      <w:r w:rsidRPr="00FA28DD">
        <w:rPr>
          <w:spacing w:val="1"/>
        </w:rPr>
        <w:t xml:space="preserve"> </w:t>
      </w:r>
      <w:r>
        <w:t>yang</w:t>
      </w:r>
      <w:r w:rsidRPr="00FA28DD">
        <w:rPr>
          <w:spacing w:val="1"/>
        </w:rPr>
        <w:t xml:space="preserve"> </w:t>
      </w:r>
      <w:r>
        <w:t>hanya</w:t>
      </w:r>
      <w:r w:rsidRPr="00FA28DD">
        <w:rPr>
          <w:spacing w:val="1"/>
        </w:rPr>
        <w:t xml:space="preserve"> </w:t>
      </w:r>
      <w:r>
        <w:t>ada</w:t>
      </w:r>
      <w:r w:rsidRPr="00FA28DD">
        <w:rPr>
          <w:spacing w:val="1"/>
        </w:rPr>
        <w:t xml:space="preserve"> </w:t>
      </w:r>
      <w:r>
        <w:t>pada</w:t>
      </w:r>
      <w:r w:rsidRPr="00FA28DD">
        <w:rPr>
          <w:spacing w:val="1"/>
        </w:rPr>
        <w:t xml:space="preserve"> </w:t>
      </w:r>
      <w:r>
        <w:t>satu</w:t>
      </w:r>
      <w:r w:rsidRPr="00FA28DD">
        <w:rPr>
          <w:spacing w:val="1"/>
        </w:rPr>
        <w:t xml:space="preserve"> </w:t>
      </w:r>
      <w:r>
        <w:t>halaman</w:t>
      </w:r>
      <w:r w:rsidRPr="00FA28DD">
        <w:rPr>
          <w:spacing w:val="1"/>
        </w:rPr>
        <w:t xml:space="preserve"> </w:t>
      </w:r>
      <w:r>
        <w:t>saja,</w:t>
      </w:r>
      <w:r w:rsidRPr="00FA28DD">
        <w:rPr>
          <w:spacing w:val="60"/>
        </w:rPr>
        <w:t xml:space="preserve"> </w:t>
      </w:r>
      <w:r>
        <w:t>atau</w:t>
      </w:r>
      <w:r w:rsidRPr="00FA28DD">
        <w:rPr>
          <w:spacing w:val="1"/>
        </w:rPr>
        <w:t xml:space="preserve"> </w:t>
      </w:r>
      <w:r>
        <w:t>dalam</w:t>
      </w:r>
      <w:r w:rsidRPr="00FA28DD">
        <w:rPr>
          <w:spacing w:val="1"/>
        </w:rPr>
        <w:t xml:space="preserve"> </w:t>
      </w:r>
      <w:r>
        <w:t>satu</w:t>
      </w:r>
      <w:r w:rsidRPr="00FA28DD">
        <w:rPr>
          <w:spacing w:val="1"/>
        </w:rPr>
        <w:t xml:space="preserve"> </w:t>
      </w:r>
      <w:r>
        <w:t>paragraph</w:t>
      </w:r>
      <w:r w:rsidRPr="00FA28DD">
        <w:rPr>
          <w:spacing w:val="1"/>
        </w:rPr>
        <w:t xml:space="preserve"> </w:t>
      </w:r>
      <w:r>
        <w:t>ada</w:t>
      </w:r>
      <w:r w:rsidRPr="00FA28DD">
        <w:rPr>
          <w:spacing w:val="1"/>
        </w:rPr>
        <w:t xml:space="preserve"> </w:t>
      </w:r>
      <w:r>
        <w:t>kalimat</w:t>
      </w:r>
      <w:r w:rsidRPr="00FA28DD">
        <w:rPr>
          <w:spacing w:val="1"/>
        </w:rPr>
        <w:t xml:space="preserve"> </w:t>
      </w:r>
      <w:r>
        <w:t>yang</w:t>
      </w:r>
      <w:r w:rsidRPr="00FA28DD">
        <w:rPr>
          <w:spacing w:val="1"/>
        </w:rPr>
        <w:t xml:space="preserve"> </w:t>
      </w:r>
      <w:r>
        <w:t>berbeda</w:t>
      </w:r>
      <w:r w:rsidRPr="00FA28DD">
        <w:rPr>
          <w:spacing w:val="1"/>
        </w:rPr>
        <w:t xml:space="preserve"> </w:t>
      </w:r>
      <w:r>
        <w:t>namun</w:t>
      </w:r>
      <w:r w:rsidRPr="00FA28DD">
        <w:rPr>
          <w:spacing w:val="-57"/>
        </w:rPr>
        <w:t xml:space="preserve"> </w:t>
      </w:r>
      <w:r>
        <w:t>terus</w:t>
      </w:r>
      <w:r w:rsidRPr="00FA28DD">
        <w:rPr>
          <w:spacing w:val="-2"/>
        </w:rPr>
        <w:t xml:space="preserve"> </w:t>
      </w:r>
      <w:r>
        <w:t>berulan.</w:t>
      </w:r>
    </w:p>
    <w:p w:rsidR="003E3AF6" w:rsidRPr="00300FA8" w:rsidRDefault="003E3AF6" w:rsidP="003E3AF6">
      <w:pPr>
        <w:pStyle w:val="ListParagraph"/>
        <w:numPr>
          <w:ilvl w:val="0"/>
          <w:numId w:val="24"/>
        </w:numPr>
        <w:rPr>
          <w:i/>
        </w:rPr>
      </w:pPr>
      <w:r w:rsidRPr="00300FA8">
        <w:rPr>
          <w:i/>
        </w:rPr>
        <w:t>Inline</w:t>
      </w:r>
      <w:r w:rsidRPr="00300FA8">
        <w:rPr>
          <w:i/>
          <w:spacing w:val="-2"/>
        </w:rPr>
        <w:t xml:space="preserve"> </w:t>
      </w:r>
      <w:r w:rsidRPr="00300FA8">
        <w:rPr>
          <w:i/>
        </w:rPr>
        <w:t>Style</w:t>
      </w:r>
      <w:r w:rsidRPr="00300FA8">
        <w:rPr>
          <w:i/>
          <w:spacing w:val="-2"/>
        </w:rPr>
        <w:t xml:space="preserve"> </w:t>
      </w:r>
      <w:r w:rsidRPr="00300FA8">
        <w:rPr>
          <w:i/>
        </w:rPr>
        <w:t>Sheet</w:t>
      </w:r>
    </w:p>
    <w:p w:rsidR="003E3AF6" w:rsidRDefault="003E3AF6" w:rsidP="003E3AF6">
      <w:pPr>
        <w:pStyle w:val="ListParagraph"/>
      </w:pPr>
      <w:r>
        <w:tab/>
        <w:t xml:space="preserve">Pada </w:t>
      </w:r>
      <w:proofErr w:type="gramStart"/>
      <w:r>
        <w:t>cara</w:t>
      </w:r>
      <w:proofErr w:type="gramEnd"/>
      <w:r>
        <w:t xml:space="preserve"> ini penggunaan CSS diterapkan di dalam tag HTML dengan</w:t>
      </w:r>
      <w:r>
        <w:rPr>
          <w:spacing w:val="1"/>
        </w:rPr>
        <w:t xml:space="preserve"> </w:t>
      </w:r>
      <w:r w:rsidRPr="00300FA8">
        <w:rPr>
          <w:i/>
        </w:rPr>
        <w:t>code &lt;style&gt;,</w:t>
      </w:r>
      <w:r>
        <w:t xml:space="preserve"> cara ini kurang bisa memaksimalkan fungsi</w:t>
      </w:r>
      <w:r>
        <w:rPr>
          <w:spacing w:val="1"/>
        </w:rPr>
        <w:t xml:space="preserve"> </w:t>
      </w:r>
      <w:r>
        <w:t xml:space="preserve">CSS dengan baik. Naum dalam penerapan </w:t>
      </w:r>
      <w:proofErr w:type="gramStart"/>
      <w:r>
        <w:t>cara</w:t>
      </w:r>
      <w:proofErr w:type="gramEnd"/>
      <w:r>
        <w:t xml:space="preserve"> ini dapat</w:t>
      </w:r>
      <w:r>
        <w:rPr>
          <w:spacing w:val="1"/>
        </w:rPr>
        <w:t xml:space="preserve"> </w:t>
      </w:r>
      <w:r>
        <w:t xml:space="preserve">memudahkan jika hanya ingin menambahkan efek </w:t>
      </w:r>
      <w:r w:rsidRPr="00300FA8">
        <w:rPr>
          <w:i/>
        </w:rPr>
        <w:t>style</w:t>
      </w:r>
      <w:r>
        <w:t xml:space="preserve"> ke</w:t>
      </w:r>
      <w:r>
        <w:rPr>
          <w:spacing w:val="1"/>
        </w:rPr>
        <w:t xml:space="preserve"> </w:t>
      </w:r>
      <w:r>
        <w:t>dalam</w:t>
      </w:r>
      <w:r>
        <w:rPr>
          <w:spacing w:val="-1"/>
        </w:rPr>
        <w:t xml:space="preserve"> </w:t>
      </w:r>
      <w:r>
        <w:t>satu atau dua</w:t>
      </w:r>
      <w:r>
        <w:rPr>
          <w:spacing w:val="-3"/>
        </w:rPr>
        <w:t xml:space="preserve"> </w:t>
      </w:r>
      <w:r>
        <w:t>elemen saja.</w:t>
      </w:r>
    </w:p>
    <w:p w:rsidR="003E3AF6" w:rsidRPr="00300FA8" w:rsidRDefault="003E3AF6" w:rsidP="003E3AF6">
      <w:pPr>
        <w:pStyle w:val="ListParagraph"/>
        <w:numPr>
          <w:ilvl w:val="0"/>
          <w:numId w:val="24"/>
        </w:numPr>
        <w:rPr>
          <w:i/>
        </w:rPr>
      </w:pPr>
      <w:r w:rsidRPr="00300FA8">
        <w:rPr>
          <w:i/>
        </w:rPr>
        <w:t>External</w:t>
      </w:r>
      <w:r w:rsidRPr="00300FA8">
        <w:rPr>
          <w:i/>
          <w:spacing w:val="-4"/>
        </w:rPr>
        <w:t xml:space="preserve"> </w:t>
      </w:r>
      <w:r w:rsidRPr="00300FA8">
        <w:rPr>
          <w:i/>
        </w:rPr>
        <w:t>Style</w:t>
      </w:r>
      <w:r w:rsidRPr="00300FA8">
        <w:rPr>
          <w:i/>
          <w:spacing w:val="-2"/>
        </w:rPr>
        <w:t xml:space="preserve"> </w:t>
      </w:r>
      <w:r w:rsidRPr="00300FA8">
        <w:rPr>
          <w:i/>
        </w:rPr>
        <w:t>Sheet</w:t>
      </w:r>
    </w:p>
    <w:p w:rsidR="003E3AF6" w:rsidRDefault="003E3AF6" w:rsidP="003E3AF6">
      <w:pPr>
        <w:ind w:left="709"/>
      </w:pPr>
      <w:r>
        <w:tab/>
      </w:r>
      <w:r>
        <w:tab/>
      </w:r>
      <w:r w:rsidRPr="00072183">
        <w:t xml:space="preserve">Pada </w:t>
      </w:r>
      <w:proofErr w:type="gramStart"/>
      <w:r w:rsidRPr="00072183">
        <w:t>cara</w:t>
      </w:r>
      <w:proofErr w:type="gramEnd"/>
      <w:r w:rsidRPr="00072183">
        <w:t xml:space="preserve"> ini </w:t>
      </w:r>
      <w:r>
        <w:t>script</w:t>
      </w:r>
      <w:r w:rsidRPr="00072183">
        <w:t xml:space="preserve"> CSS dibuat satu file yang terpisah dengan file </w:t>
      </w:r>
      <w:r>
        <w:tab/>
        <w:t xml:space="preserve">HTML. </w:t>
      </w:r>
      <w:proofErr w:type="gramStart"/>
      <w:r w:rsidRPr="00072183">
        <w:t xml:space="preserve">Cara ini memudahkan untuk pembuatan halaman website, </w:t>
      </w:r>
      <w:r>
        <w:tab/>
        <w:t xml:space="preserve">dikarenakan </w:t>
      </w:r>
      <w:r w:rsidRPr="00072183">
        <w:t xml:space="preserve">pembuatan CSS dilakukan secara terpisah dengan kode </w:t>
      </w:r>
      <w:r>
        <w:tab/>
        <w:t>HTML.</w:t>
      </w:r>
      <w:proofErr w:type="gramEnd"/>
      <w:r>
        <w:t xml:space="preserve"> Penerapan </w:t>
      </w:r>
      <w:r w:rsidRPr="00072183">
        <w:t xml:space="preserve">cara ini dapat dilakukan berulang-ulang </w:t>
      </w:r>
      <w:proofErr w:type="gramStart"/>
      <w:r w:rsidRPr="00072183">
        <w:t xml:space="preserve">pada </w:t>
      </w:r>
      <w:r>
        <w:t xml:space="preserve"> </w:t>
      </w:r>
      <w:r w:rsidRPr="00072183">
        <w:t>halama</w:t>
      </w:r>
      <w:r>
        <w:t>n</w:t>
      </w:r>
      <w:proofErr w:type="gramEnd"/>
      <w:r>
        <w:t xml:space="preserve"> </w:t>
      </w:r>
      <w:r w:rsidRPr="00072183">
        <w:t xml:space="preserve">yang berbeda-beda, dikarenakan pada saat ingin menerapkan file </w:t>
      </w:r>
      <w:r>
        <w:t xml:space="preserve"> CSS </w:t>
      </w:r>
      <w:r w:rsidRPr="00072183">
        <w:t xml:space="preserve">pada HTML tinggal melakukan </w:t>
      </w:r>
      <w:r>
        <w:t xml:space="preserve">pemanggilan file CSS dengan tag </w:t>
      </w:r>
      <w:r>
        <w:tab/>
        <w:t>&lt;link</w:t>
      </w:r>
      <w:r w:rsidRPr="00072183">
        <w:t>rel&gt; pada kode HTML.</w:t>
      </w:r>
    </w:p>
    <w:p w:rsidR="003E3AF6" w:rsidRDefault="003E3AF6" w:rsidP="003E3AF6">
      <w:pPr>
        <w:ind w:left="709"/>
      </w:pPr>
    </w:p>
    <w:p w:rsidR="003E3AF6" w:rsidRDefault="003E3AF6" w:rsidP="003E3AF6">
      <w:pPr>
        <w:pStyle w:val="Heading3"/>
      </w:pPr>
      <w:bookmarkStart w:id="207" w:name="_Toc125380503"/>
      <w:r>
        <w:t>Kerangka Pemikiran</w:t>
      </w:r>
      <w:bookmarkEnd w:id="207"/>
    </w:p>
    <w:p w:rsidR="003E3AF6" w:rsidRPr="00602A4B" w:rsidRDefault="003E3AF6" w:rsidP="003E3AF6">
      <w:pPr>
        <w:pStyle w:val="Caption"/>
        <w:keepNext/>
        <w:jc w:val="center"/>
        <w:rPr>
          <w:b w:val="0"/>
          <w:color w:val="000000" w:themeColor="text1"/>
        </w:rPr>
      </w:pPr>
      <w:bookmarkStart w:id="208" w:name="_Toc125380511"/>
      <w:r w:rsidRPr="00602A4B">
        <w:rPr>
          <w:b w:val="0"/>
          <w:color w:val="000000" w:themeColor="text1"/>
        </w:rPr>
        <w:t xml:space="preserve">Tabel </w:t>
      </w:r>
      <w:r w:rsidRPr="00602A4B">
        <w:rPr>
          <w:b w:val="0"/>
          <w:color w:val="000000" w:themeColor="text1"/>
        </w:rPr>
        <w:fldChar w:fldCharType="begin"/>
      </w:r>
      <w:r w:rsidRPr="00602A4B">
        <w:rPr>
          <w:b w:val="0"/>
          <w:color w:val="000000" w:themeColor="text1"/>
        </w:rPr>
        <w:instrText xml:space="preserve"> SEQ Tabel \* ARABIC </w:instrText>
      </w:r>
      <w:r w:rsidRPr="00602A4B">
        <w:rPr>
          <w:b w:val="0"/>
          <w:color w:val="000000" w:themeColor="text1"/>
        </w:rPr>
        <w:fldChar w:fldCharType="separate"/>
      </w:r>
      <w:r w:rsidR="00EF0850">
        <w:rPr>
          <w:b w:val="0"/>
          <w:noProof/>
          <w:color w:val="000000" w:themeColor="text1"/>
        </w:rPr>
        <w:t>2</w:t>
      </w:r>
      <w:r w:rsidRPr="00602A4B">
        <w:rPr>
          <w:b w:val="0"/>
          <w:color w:val="000000" w:themeColor="text1"/>
        </w:rPr>
        <w:fldChar w:fldCharType="end"/>
      </w:r>
      <w:r w:rsidRPr="00602A4B">
        <w:rPr>
          <w:b w:val="0"/>
          <w:color w:val="000000" w:themeColor="text1"/>
        </w:rPr>
        <w:t xml:space="preserve"> Kerangka Pemikiran</w:t>
      </w:r>
      <w:bookmarkEnd w:id="208"/>
    </w:p>
    <w:tbl>
      <w:tblPr>
        <w:tblStyle w:val="LightShading"/>
        <w:tblW w:w="8101" w:type="dxa"/>
        <w:jc w:val="center"/>
        <w:tblLook w:val="04A0" w:firstRow="1" w:lastRow="0" w:firstColumn="1" w:lastColumn="0" w:noHBand="0" w:noVBand="1"/>
      </w:tblPr>
      <w:tblGrid>
        <w:gridCol w:w="8101"/>
      </w:tblGrid>
      <w:tr w:rsidR="003E3AF6" w:rsidRPr="004D5E17" w:rsidTr="0046435E">
        <w:trPr>
          <w:cnfStyle w:val="100000000000" w:firstRow="1" w:lastRow="0" w:firstColumn="0" w:lastColumn="0" w:oddVBand="0" w:evenVBand="0" w:oddHBand="0"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Permasalah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67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602A4B">
              <w:rPr>
                <w:b w:val="0"/>
              </w:rPr>
              <w:lastRenderedPageBreak/>
              <w:t>Dibutuhkan sistem aplikasi sebagai alat pemantauan catatan data calon nasabah pada marketing PT. Victory International Semara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Tuju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640"/>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54D46" w:rsidP="00354D46">
            <w:pPr>
              <w:rPr>
                <w:b w:val="0"/>
              </w:rPr>
            </w:pPr>
            <w:r>
              <w:rPr>
                <w:b w:val="0"/>
              </w:rPr>
              <w:t xml:space="preserve">Penelitian ini bertujuan merancang sistem untuk </w:t>
            </w:r>
            <w:r w:rsidR="003E3AF6" w:rsidRPr="00305CCE">
              <w:rPr>
                <w:b w:val="0"/>
              </w:rPr>
              <w:t>mempermudah manager dalam memantau catatan atau data yang ada pada marketing PT. Victory International Futures Semarang</w:t>
            </w:r>
            <w:r w:rsidR="003E3AF6">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Metode Peneleti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865"/>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305CCE" w:rsidRDefault="003E3AF6" w:rsidP="0046435E">
            <w:pPr>
              <w:rPr>
                <w:b w:val="0"/>
              </w:rPr>
            </w:pPr>
            <w:r>
              <w:rPr>
                <w:b w:val="0"/>
              </w:rPr>
              <w:t xml:space="preserve">Metode yang digunakan pada penilitan ini adalah Metode </w:t>
            </w:r>
            <w:r w:rsidRPr="00B763B8">
              <w:rPr>
                <w:b w:val="0"/>
                <w:i/>
              </w:rPr>
              <w:t>Web engineeri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rPr>
                <w:i/>
                <w:lang w:val="id-ID"/>
              </w:rPr>
            </w:pPr>
            <w:r>
              <w:rPr>
                <w:lang w:val="id-ID"/>
              </w:rPr>
              <w:t>Alat (</w:t>
            </w:r>
            <w:r w:rsidRPr="004D5E17">
              <w:rPr>
                <w:i/>
              </w:rPr>
              <w:t>Tools</w:t>
            </w:r>
            <w:r>
              <w:rPr>
                <w:i/>
                <w:lang w:val="id-ID"/>
              </w:rPr>
              <w:t>)</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2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Pr>
                <w:b w:val="0"/>
              </w:rPr>
              <w:t xml:space="preserve">Perancangan sistem aplikasi ini menggunakan </w:t>
            </w:r>
            <w:r w:rsidRPr="00305CCE">
              <w:rPr>
                <w:b w:val="0"/>
                <w:i/>
              </w:rPr>
              <w:t>tools</w:t>
            </w:r>
            <w:r>
              <w:rPr>
                <w:b w:val="0"/>
                <w:i/>
              </w:rPr>
              <w:t xml:space="preserve"> </w:t>
            </w:r>
            <w:r>
              <w:rPr>
                <w:b w:val="0"/>
              </w:rPr>
              <w:t xml:space="preserve">MySQL sebagai database, PHP bahasa pemrograman, menggunakan framework Codeigniter3, kemudian ada HTML dan </w:t>
            </w:r>
            <w:proofErr w:type="gramStart"/>
            <w:r>
              <w:rPr>
                <w:b w:val="0"/>
              </w:rPr>
              <w:t xml:space="preserve">CSS </w:t>
            </w:r>
            <w:r w:rsidRPr="00305CCE">
              <w:rPr>
                <w:b w:val="0"/>
                <w:i/>
              </w:rPr>
              <w:t>.</w:t>
            </w:r>
            <w:proofErr w:type="gramEnd"/>
          </w:p>
        </w:tc>
      </w:tr>
      <w:tr w:rsidR="003E3AF6" w:rsidRPr="004D5E17" w:rsidTr="0046435E">
        <w:trPr>
          <w:trHeight w:val="5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Hasil Yang Diharapk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5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4D5E17">
              <w:rPr>
                <w:b w:val="0"/>
              </w:rPr>
              <w:t xml:space="preserve">Hasil yang diharapkan dari penelitian ini adalah </w:t>
            </w:r>
            <w:r>
              <w:rPr>
                <w:b w:val="0"/>
              </w:rPr>
              <w:t>sistem aplikasi yang dapat digunakan untuk mepermudah pekerjaan antara marketing dan manager</w:t>
            </w:r>
          </w:p>
        </w:tc>
      </w:tr>
      <w:tr w:rsidR="003E3AF6" w:rsidRPr="004D5E17" w:rsidTr="0046435E">
        <w:trPr>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Evaluasi</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4D5E17">
              <w:rPr>
                <w:b w:val="0"/>
              </w:rPr>
              <w:t xml:space="preserve">Proses evaluasi dilakukan </w:t>
            </w:r>
            <w:r>
              <w:rPr>
                <w:b w:val="0"/>
              </w:rPr>
              <w:t xml:space="preserve">untuk mengetahui letak kesalahan </w:t>
            </w:r>
            <w:r w:rsidRPr="004D5E17">
              <w:rPr>
                <w:b w:val="0"/>
              </w:rPr>
              <w:t xml:space="preserve">dari penelitian yang dilakukan </w:t>
            </w:r>
          </w:p>
        </w:tc>
      </w:tr>
      <w:tr w:rsidR="003E3AF6" w:rsidRPr="004D5E17" w:rsidTr="0046435E">
        <w:trPr>
          <w:trHeight w:val="44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Manfaat</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Pr>
                <w:b w:val="0"/>
              </w:rPr>
              <w:t>Terciptannya sistem aplikasi yang dapat membantu dan mempermudah pekerjaan manager dan marketing PT. Victory International Futures Semarang.</w:t>
            </w:r>
          </w:p>
        </w:tc>
      </w:tr>
    </w:tbl>
    <w:p w:rsidR="003E3AF6" w:rsidRDefault="003E3AF6" w:rsidP="003E3AF6">
      <w:pPr>
        <w:pStyle w:val="Heading3"/>
        <w:sectPr w:rsidR="003E3AF6" w:rsidSect="006006AD">
          <w:headerReference w:type="default" r:id="rId25"/>
          <w:footerReference w:type="default" r:id="rId26"/>
          <w:pgSz w:w="11907" w:h="16840" w:code="9"/>
          <w:pgMar w:top="2268" w:right="1701" w:bottom="1701" w:left="2268" w:header="709" w:footer="709" w:gutter="0"/>
          <w:cols w:space="708"/>
          <w:docGrid w:linePitch="360"/>
        </w:sectPr>
      </w:pPr>
    </w:p>
    <w:p w:rsidR="003E3AF6" w:rsidRDefault="003E3AF6" w:rsidP="003E3AF6">
      <w:pPr>
        <w:pStyle w:val="Heading1"/>
        <w:numPr>
          <w:ilvl w:val="0"/>
          <w:numId w:val="0"/>
        </w:numPr>
        <w:ind w:left="432"/>
      </w:pPr>
      <w:bookmarkStart w:id="209" w:name="_Toc125380504"/>
      <w:r>
        <w:lastRenderedPageBreak/>
        <w:t>BAB III</w:t>
      </w:r>
      <w:r>
        <w:br/>
        <w:t>METODE PENELITIAN</w:t>
      </w:r>
      <w:bookmarkEnd w:id="209"/>
    </w:p>
    <w:p w:rsidR="003E3AF6" w:rsidRPr="00352641" w:rsidRDefault="003E3AF6" w:rsidP="003E3AF6"/>
    <w:p w:rsidR="003E3AF6" w:rsidRPr="0009308C"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210" w:name="_Toc120648153"/>
      <w:bookmarkStart w:id="211" w:name="_Toc120648182"/>
      <w:bookmarkStart w:id="212" w:name="_Toc120648226"/>
      <w:bookmarkStart w:id="213" w:name="_Toc120648264"/>
      <w:bookmarkStart w:id="214" w:name="_Toc120649586"/>
      <w:bookmarkStart w:id="215" w:name="_Toc120652558"/>
      <w:bookmarkStart w:id="216" w:name="_Toc120875842"/>
      <w:bookmarkStart w:id="217" w:name="_Toc123231594"/>
      <w:bookmarkStart w:id="218" w:name="_Toc123231661"/>
      <w:bookmarkStart w:id="219" w:name="_Toc123650932"/>
      <w:bookmarkStart w:id="220" w:name="_Toc124101456"/>
      <w:bookmarkStart w:id="221" w:name="_Toc124101488"/>
      <w:bookmarkStart w:id="222" w:name="_Toc124101520"/>
      <w:bookmarkStart w:id="223" w:name="_Toc124101560"/>
      <w:bookmarkStart w:id="224" w:name="_Toc124101612"/>
      <w:bookmarkStart w:id="225" w:name="_Toc125020886"/>
      <w:bookmarkStart w:id="226" w:name="_Toc125021041"/>
      <w:bookmarkStart w:id="227" w:name="_Toc125364685"/>
      <w:bookmarkStart w:id="228" w:name="_Toc125365059"/>
      <w:bookmarkStart w:id="229" w:name="_Toc125380505"/>
      <w:bookmarkStart w:id="230" w:name="_Toc40296156"/>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p>
    <w:p w:rsidR="003E3AF6" w:rsidRPr="00352641" w:rsidRDefault="003E3AF6" w:rsidP="003E3AF6">
      <w:pPr>
        <w:pStyle w:val="Heading2"/>
        <w:rPr>
          <w:color w:val="000000" w:themeColor="text1"/>
          <w:szCs w:val="24"/>
        </w:rPr>
      </w:pPr>
      <w:bookmarkStart w:id="231" w:name="_Toc125380506"/>
      <w:r w:rsidRPr="00B063F1">
        <w:t>Metode Pengumpulan Data</w:t>
      </w:r>
      <w:bookmarkEnd w:id="230"/>
      <w:bookmarkEnd w:id="231"/>
    </w:p>
    <w:p w:rsidR="003E3AF6" w:rsidRDefault="003E3AF6" w:rsidP="003E3AF6">
      <w:r>
        <w:tab/>
      </w:r>
      <w:proofErr w:type="gramStart"/>
      <w:r>
        <w:t>Selama melakukan penelitian, peneliti mengumpulkan data yang terdiri dari data primer dan data sekunder.</w:t>
      </w:r>
      <w:proofErr w:type="gramEnd"/>
      <w:r>
        <w:t xml:space="preserve"> </w:t>
      </w:r>
      <w:proofErr w:type="gramStart"/>
      <w:r>
        <w:t>Setiap jenis data dikumpulkan dengan menggunakan metode berikut.</w:t>
      </w:r>
      <w:proofErr w:type="gramEnd"/>
    </w:p>
    <w:p w:rsidR="003E3AF6" w:rsidRDefault="003E3AF6" w:rsidP="003E3AF6">
      <w:pPr>
        <w:pStyle w:val="ListParagraph"/>
        <w:numPr>
          <w:ilvl w:val="0"/>
          <w:numId w:val="27"/>
        </w:numPr>
      </w:pPr>
      <w:r>
        <w:t>Data Primer</w:t>
      </w:r>
    </w:p>
    <w:p w:rsidR="003E3AF6" w:rsidRPr="00236D07" w:rsidRDefault="003E3AF6" w:rsidP="003E3AF6">
      <w:pPr>
        <w:ind w:left="993"/>
      </w:pPr>
      <w:r>
        <w:rPr>
          <w:rFonts w:cs="Times New Roman"/>
          <w:color w:val="000000" w:themeColor="text1"/>
        </w:rPr>
        <w:tab/>
      </w:r>
      <w:r>
        <w:rPr>
          <w:rFonts w:cs="Times New Roman"/>
          <w:color w:val="000000" w:themeColor="text1"/>
        </w:rPr>
        <w:tab/>
      </w:r>
      <w:proofErr w:type="gramStart"/>
      <w:r>
        <w:t>Data Primer adalah data yang diperoleh langsung dari perusahaan.</w:t>
      </w:r>
      <w:proofErr w:type="gramEnd"/>
      <w:r>
        <w:t xml:space="preserve"> Data tersebut dapat diperoleh dari hasil wawancara dan proses observasi yang dilakukan oleh peneliti </w:t>
      </w:r>
      <w:r w:rsidR="00020854">
        <w:t xml:space="preserve">pada </w:t>
      </w:r>
      <w:r>
        <w:t>PT. Victory I</w:t>
      </w:r>
      <w:r w:rsidR="00D801C3">
        <w:t>nternational Futures Semarang</w:t>
      </w:r>
      <w:r>
        <w:t>.</w:t>
      </w:r>
    </w:p>
    <w:p w:rsidR="003E3AF6" w:rsidRDefault="003E3AF6" w:rsidP="003E3AF6">
      <w:pPr>
        <w:pStyle w:val="ListParagraph"/>
        <w:numPr>
          <w:ilvl w:val="0"/>
          <w:numId w:val="27"/>
        </w:numPr>
      </w:pPr>
      <w:r>
        <w:t xml:space="preserve">Data Sekunder </w:t>
      </w:r>
    </w:p>
    <w:p w:rsidR="003E3AF6" w:rsidRDefault="003E3AF6" w:rsidP="003E3AF6">
      <w:pPr>
        <w:pStyle w:val="ListParagraph"/>
        <w:autoSpaceDE w:val="0"/>
        <w:autoSpaceDN w:val="0"/>
        <w:adjustRightInd w:val="0"/>
        <w:ind w:left="993"/>
        <w:rPr>
          <w:rFonts w:cs="Times New Roman"/>
          <w:color w:val="000000" w:themeColor="text1"/>
          <w:szCs w:val="24"/>
        </w:rPr>
      </w:pPr>
      <w:r>
        <w:rPr>
          <w:rFonts w:cs="Times New Roman"/>
          <w:color w:val="000000" w:themeColor="text1"/>
          <w:szCs w:val="24"/>
        </w:rPr>
        <w:tab/>
      </w:r>
      <w:proofErr w:type="gramStart"/>
      <w:r w:rsidRPr="00AC0EF4">
        <w:rPr>
          <w:rFonts w:cs="Times New Roman"/>
          <w:color w:val="000000" w:themeColor="text1"/>
          <w:szCs w:val="24"/>
        </w:rPr>
        <w:t xml:space="preserve">Data sekunder adalah informasi yang diperoleh dengan mengumpulkan teori dan bahan-bahan yang berkaitan </w:t>
      </w:r>
      <w:r w:rsidRPr="009E4C10">
        <w:rPr>
          <w:rFonts w:cs="Times New Roman"/>
          <w:color w:val="000000" w:themeColor="text1"/>
          <w:szCs w:val="24"/>
        </w:rPr>
        <w:t xml:space="preserve">dengan </w:t>
      </w:r>
      <w:r>
        <w:rPr>
          <w:rFonts w:cs="Times New Roman"/>
          <w:color w:val="000000" w:themeColor="text1"/>
          <w:szCs w:val="24"/>
        </w:rPr>
        <w:t>permasalahan</w:t>
      </w:r>
      <w:r w:rsidRPr="009E4C10">
        <w:rPr>
          <w:rFonts w:cs="Times New Roman"/>
          <w:color w:val="000000" w:themeColor="text1"/>
          <w:szCs w:val="24"/>
        </w:rPr>
        <w:t xml:space="preserve"> yang sedang </w:t>
      </w:r>
      <w:r>
        <w:rPr>
          <w:rFonts w:cs="Times New Roman"/>
          <w:color w:val="000000" w:themeColor="text1"/>
          <w:szCs w:val="24"/>
        </w:rPr>
        <w:t>dilakukan peneliti</w:t>
      </w:r>
      <w:r w:rsidRPr="009E4C10">
        <w:rPr>
          <w:rFonts w:cs="Times New Roman"/>
          <w:color w:val="000000" w:themeColor="text1"/>
          <w:szCs w:val="24"/>
        </w:rPr>
        <w:t>.</w:t>
      </w:r>
      <w:proofErr w:type="gramEnd"/>
      <w:r w:rsidRPr="009E4C10">
        <w:rPr>
          <w:rFonts w:cs="Times New Roman"/>
          <w:color w:val="000000" w:themeColor="text1"/>
          <w:szCs w:val="24"/>
        </w:rPr>
        <w:t xml:space="preserve"> Informasi tersebut tersedia dari buku, jurnal dan sumber lain yang dapat membantu peneliti dalam penyusunan laporan akhir ini.</w:t>
      </w:r>
    </w:p>
    <w:p w:rsidR="003E3AF6" w:rsidRDefault="003E3AF6" w:rsidP="003E3AF6">
      <w:pPr>
        <w:pStyle w:val="ListParagraph"/>
        <w:autoSpaceDE w:val="0"/>
        <w:autoSpaceDN w:val="0"/>
        <w:adjustRightInd w:val="0"/>
        <w:ind w:left="993"/>
        <w:rPr>
          <w:rFonts w:cs="Times New Roman"/>
          <w:color w:val="000000" w:themeColor="text1"/>
          <w:szCs w:val="24"/>
        </w:rPr>
      </w:pPr>
    </w:p>
    <w:p w:rsidR="003E3AF6" w:rsidRDefault="003E3AF6" w:rsidP="003E3AF6">
      <w:pPr>
        <w:pStyle w:val="Heading2"/>
      </w:pPr>
      <w:bookmarkStart w:id="232" w:name="_Toc125380507"/>
      <w:r w:rsidRPr="00352641">
        <w:t xml:space="preserve">Metode </w:t>
      </w:r>
      <w:r w:rsidR="00290AAF">
        <w:t>Yang Diusulkan</w:t>
      </w:r>
      <w:bookmarkEnd w:id="232"/>
    </w:p>
    <w:p w:rsidR="003E3AF6" w:rsidRDefault="003E3AF6" w:rsidP="003E3AF6">
      <w:r>
        <w:tab/>
        <w:t xml:space="preserve">Pada penelitian ini </w:t>
      </w:r>
      <w:r w:rsidRPr="00B763B8">
        <w:rPr>
          <w:i/>
        </w:rPr>
        <w:t>web engineering</w:t>
      </w:r>
      <w:r>
        <w:t xml:space="preserve"> merupakan metode yang akan digunakan.</w:t>
      </w:r>
      <w:r>
        <w:fldChar w:fldCharType="begin" w:fldLock="1"/>
      </w:r>
      <w:r>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Pr="00352641">
        <w:rPr>
          <w:noProof/>
        </w:rPr>
        <w:t>(Anggraini and Gusmaliza, 2021)</w:t>
      </w:r>
      <w:r>
        <w:fldChar w:fldCharType="end"/>
      </w:r>
      <w:r>
        <w:t xml:space="preserve"> Metode ini terdiri dari 5 tahapan yaitu:</w:t>
      </w:r>
    </w:p>
    <w:p w:rsidR="003E3AF6" w:rsidRPr="002361F3" w:rsidRDefault="003E3AF6" w:rsidP="001B50EC">
      <w:pPr>
        <w:pStyle w:val="ListParagraph"/>
        <w:numPr>
          <w:ilvl w:val="0"/>
          <w:numId w:val="30"/>
        </w:numPr>
        <w:rPr>
          <w:i/>
        </w:rPr>
      </w:pPr>
      <w:r w:rsidRPr="002361F3">
        <w:rPr>
          <w:i/>
        </w:rPr>
        <w:t>Customer communication.</w:t>
      </w:r>
    </w:p>
    <w:p w:rsidR="003E3AF6" w:rsidRDefault="003E3AF6" w:rsidP="00A4283A">
      <w:pPr>
        <w:ind w:left="709"/>
      </w:pPr>
      <w:r>
        <w:tab/>
      </w:r>
      <w:r>
        <w:tab/>
      </w:r>
      <w:r w:rsidR="00A4283A">
        <w:t xml:space="preserve">Komunikasi ini mengacu pada proses wawancara dengan manager dan marketing PT Victory International Futures Semarang untuk menganalisa permasalahan yang terjadi, yang </w:t>
      </w:r>
      <w:proofErr w:type="gramStart"/>
      <w:r w:rsidR="00A4283A">
        <w:t>akan</w:t>
      </w:r>
      <w:proofErr w:type="gramEnd"/>
      <w:r w:rsidR="00A4283A">
        <w:t xml:space="preserve"> </w:t>
      </w:r>
      <w:r w:rsidR="00A4283A" w:rsidRPr="00340F46">
        <w:t xml:space="preserve">digunakan untuk mengetahui apa yang </w:t>
      </w:r>
      <w:r w:rsidR="00A4283A">
        <w:t>diperlukan pada rancangan</w:t>
      </w:r>
      <w:r w:rsidR="00A4283A" w:rsidRPr="00340F46">
        <w:t xml:space="preserve"> </w:t>
      </w:r>
      <w:r w:rsidR="00A4283A">
        <w:t>sistem aplikasi yang akan dibuat.</w:t>
      </w:r>
    </w:p>
    <w:p w:rsidR="00503BA8" w:rsidRDefault="00A319B4" w:rsidP="00503BA8">
      <w:pPr>
        <w:pStyle w:val="ListParagraph"/>
        <w:numPr>
          <w:ilvl w:val="0"/>
          <w:numId w:val="30"/>
        </w:numPr>
        <w:sectPr w:rsidR="00503BA8" w:rsidSect="00914FB5">
          <w:headerReference w:type="default" r:id="rId27"/>
          <w:footerReference w:type="default" r:id="rId28"/>
          <w:pgSz w:w="11907" w:h="16840" w:code="9"/>
          <w:pgMar w:top="2268" w:right="1701" w:bottom="1701" w:left="2268" w:header="709" w:footer="709" w:gutter="0"/>
          <w:cols w:space="708"/>
          <w:docGrid w:linePitch="360"/>
        </w:sectPr>
      </w:pPr>
      <w:r w:rsidRPr="00691A6C">
        <w:rPr>
          <w:i/>
        </w:rPr>
        <w:t>Planning</w:t>
      </w:r>
      <w:r>
        <w:t>.</w:t>
      </w:r>
    </w:p>
    <w:p w:rsidR="00A319B4" w:rsidRDefault="00A319B4" w:rsidP="00503BA8">
      <w:pPr>
        <w:pStyle w:val="ListParagraph"/>
      </w:pPr>
      <w:proofErr w:type="gramStart"/>
      <w:r w:rsidRPr="00EF0183">
        <w:lastRenderedPageBreak/>
        <w:t>Setelah itu, rancangan proyek penge</w:t>
      </w:r>
      <w:r>
        <w:t>mbangan aplikasi web diten</w:t>
      </w:r>
      <w:r w:rsidR="001D32C9">
        <w:t>tukan dengan mengumpulkan teori-</w:t>
      </w:r>
      <w:r>
        <w:t xml:space="preserve">teori </w:t>
      </w:r>
      <w:r w:rsidR="001D32C9">
        <w:t>terdahulu.</w:t>
      </w:r>
      <w:proofErr w:type="gramEnd"/>
      <w:r w:rsidRPr="00EF0183">
        <w:t xml:space="preserve"> </w:t>
      </w:r>
      <w:proofErr w:type="gramStart"/>
      <w:r w:rsidR="001D32C9">
        <w:t>Kemudian</w:t>
      </w:r>
      <w:r w:rsidRPr="00EF0183">
        <w:t xml:space="preserve"> menentukan </w:t>
      </w:r>
      <w:r w:rsidR="00E76A6C">
        <w:t>waktu</w:t>
      </w:r>
      <w:r w:rsidRPr="00EF0183">
        <w:t xml:space="preserve"> pekerjaan dan sub-pekerjaan yang ditentukan</w:t>
      </w:r>
      <w:r>
        <w:t xml:space="preserve"> hingga bahasa pemrograman yang digunakan</w:t>
      </w:r>
      <w:r w:rsidRPr="00EF0183">
        <w:t>.</w:t>
      </w:r>
      <w:proofErr w:type="gramEnd"/>
    </w:p>
    <w:p w:rsidR="00A319B4" w:rsidRPr="00691A6C" w:rsidRDefault="00A319B4" w:rsidP="00503BA8">
      <w:pPr>
        <w:pStyle w:val="ListParagraph"/>
        <w:numPr>
          <w:ilvl w:val="0"/>
          <w:numId w:val="30"/>
        </w:numPr>
        <w:rPr>
          <w:i/>
        </w:rPr>
      </w:pPr>
      <w:r w:rsidRPr="00691A6C">
        <w:rPr>
          <w:i/>
        </w:rPr>
        <w:t>Modeling</w:t>
      </w:r>
    </w:p>
    <w:p w:rsidR="00A319B4" w:rsidRDefault="00A319B4" w:rsidP="00A319B4">
      <w:pPr>
        <w:ind w:left="709"/>
      </w:pPr>
      <w:r>
        <w:tab/>
      </w:r>
      <w:r>
        <w:tab/>
      </w:r>
      <w:r w:rsidRPr="00340F46">
        <w:t xml:space="preserve">Tujuan dari kegiatan ini adalah untuk memperjelas </w:t>
      </w:r>
      <w:proofErr w:type="gramStart"/>
      <w:r w:rsidRPr="00340F46">
        <w:t>apa</w:t>
      </w:r>
      <w:proofErr w:type="gramEnd"/>
      <w:r w:rsidRPr="00340F46">
        <w:t xml:space="preserve"> yang benar-benar diperlukan dalam aplikasi yang akan dibangun dan solusi apa yang ditawarkan agar sesuai dengan hasil analisis dan pengumpulan data.</w:t>
      </w:r>
    </w:p>
    <w:p w:rsidR="00A319B4" w:rsidRPr="00691A6C" w:rsidRDefault="00A319B4" w:rsidP="00503BA8">
      <w:pPr>
        <w:pStyle w:val="ListParagraph"/>
        <w:numPr>
          <w:ilvl w:val="0"/>
          <w:numId w:val="30"/>
        </w:numPr>
        <w:rPr>
          <w:i/>
        </w:rPr>
      </w:pPr>
      <w:r w:rsidRPr="00691A6C">
        <w:rPr>
          <w:i/>
        </w:rPr>
        <w:t>Construction</w:t>
      </w:r>
    </w:p>
    <w:p w:rsidR="00A319B4" w:rsidRDefault="00A319B4" w:rsidP="00A319B4">
      <w:pPr>
        <w:ind w:left="709"/>
      </w:pPr>
      <w:r>
        <w:tab/>
      </w:r>
      <w:r>
        <w:tab/>
      </w:r>
      <w:proofErr w:type="gramStart"/>
      <w:r w:rsidRPr="007A0186">
        <w:t>Pengembangan aplikasi web menggabungkan perkembangan teknologi dengan alat pengembangan web yang ada.</w:t>
      </w:r>
      <w:proofErr w:type="gramEnd"/>
      <w:r w:rsidRPr="007A0186">
        <w:t xml:space="preserve"> </w:t>
      </w:r>
      <w:proofErr w:type="gramStart"/>
      <w:r w:rsidRPr="007A0186">
        <w:t>Singkatnya, pemilihan alat yang efektif namun dapat beradaptasi dengan teknologi yang berkembang.</w:t>
      </w:r>
      <w:proofErr w:type="gramEnd"/>
    </w:p>
    <w:p w:rsidR="00A319B4" w:rsidRPr="00691A6C" w:rsidRDefault="00A319B4" w:rsidP="00503BA8">
      <w:pPr>
        <w:pStyle w:val="ListParagraph"/>
        <w:numPr>
          <w:ilvl w:val="0"/>
          <w:numId w:val="30"/>
        </w:numPr>
        <w:rPr>
          <w:i/>
        </w:rPr>
      </w:pPr>
      <w:r w:rsidRPr="00691A6C">
        <w:rPr>
          <w:i/>
        </w:rPr>
        <w:t>Deployment</w:t>
      </w:r>
    </w:p>
    <w:p w:rsidR="00A319B4" w:rsidRDefault="00A319B4" w:rsidP="00A319B4">
      <w:pPr>
        <w:pStyle w:val="ListParagraph"/>
      </w:pPr>
      <w:r>
        <w:tab/>
        <w:t>Tahap Perancangan a</w:t>
      </w:r>
      <w:r w:rsidRPr="007A0186">
        <w:t xml:space="preserve">plikasi web dibuat untuk membantu dan </w:t>
      </w:r>
      <w:proofErr w:type="gramStart"/>
      <w:r w:rsidRPr="007A0186">
        <w:t>mempermudah  pekerjaan</w:t>
      </w:r>
      <w:proofErr w:type="gramEnd"/>
      <w:r w:rsidRPr="007A0186">
        <w:t xml:space="preserve">, </w:t>
      </w:r>
      <w:r>
        <w:t xml:space="preserve">setelah itu </w:t>
      </w:r>
      <w:r w:rsidRPr="007A0186">
        <w:t xml:space="preserve">dijalankan </w:t>
      </w:r>
      <w:r>
        <w:t>pengguna</w:t>
      </w:r>
      <w:r w:rsidRPr="007A0186">
        <w:t xml:space="preserve"> dan kemudian dievaluasi secara berkala untuk menginformasikan tim pengembangan dan membuat perubahan pada aplikasi web jika diperlukan.</w:t>
      </w:r>
    </w:p>
    <w:p w:rsidR="003E3AF6" w:rsidRDefault="003E3AF6" w:rsidP="003E3AF6">
      <w:pPr>
        <w:pStyle w:val="ListParagraph"/>
      </w:pPr>
    </w:p>
    <w:p w:rsidR="003E3AF6" w:rsidRDefault="003E3AF6" w:rsidP="003E3AF6">
      <w:pPr>
        <w:pStyle w:val="Heading2"/>
      </w:pPr>
      <w:bookmarkStart w:id="233" w:name="_Toc125380508"/>
      <w:r>
        <w:t>Metode Pengujian</w:t>
      </w:r>
      <w:bookmarkEnd w:id="233"/>
    </w:p>
    <w:p w:rsidR="003E3AF6" w:rsidRDefault="00006AFC" w:rsidP="003E3AF6">
      <w:r>
        <w:tab/>
      </w:r>
      <w:proofErr w:type="gramStart"/>
      <w:r>
        <w:t>Dalam penelitian ini terdapat juga tahap pengujian pada sistem perangkat lunak yang telah dirancang, untuk mengetahui apakah terdapat kesalahan pada program ketika dijalankan.</w:t>
      </w:r>
      <w:proofErr w:type="gramEnd"/>
      <w:r>
        <w:t xml:space="preserve"> Terdapat 2 metode pengujian yang dilakukan oleh peneliti antara lain:</w:t>
      </w:r>
    </w:p>
    <w:p w:rsidR="00006AFC" w:rsidRDefault="00006AFC" w:rsidP="00006AFC">
      <w:pPr>
        <w:pStyle w:val="ListParagraph"/>
        <w:numPr>
          <w:ilvl w:val="0"/>
          <w:numId w:val="31"/>
        </w:numPr>
      </w:pPr>
      <w:r w:rsidRPr="00006AFC">
        <w:rPr>
          <w:i/>
        </w:rPr>
        <w:t>User Acceptance Testing</w:t>
      </w:r>
      <w:r>
        <w:t xml:space="preserve"> (UAT)</w:t>
      </w:r>
    </w:p>
    <w:p w:rsidR="00006AFC" w:rsidRDefault="00006AFC" w:rsidP="00006AFC">
      <w:r>
        <w:tab/>
      </w:r>
      <w:r>
        <w:tab/>
        <w:t xml:space="preserve">Pada pengujian pertama menggunakan metode UAT atau bisa </w:t>
      </w:r>
      <w:r>
        <w:tab/>
        <w:t xml:space="preserve">disebut juga </w:t>
      </w:r>
      <w:r w:rsidRPr="00006AFC">
        <w:rPr>
          <w:i/>
        </w:rPr>
        <w:t>User Acceptance Testing</w:t>
      </w:r>
      <w:r>
        <w:rPr>
          <w:i/>
        </w:rPr>
        <w:t xml:space="preserve"> </w:t>
      </w:r>
      <w:r>
        <w:t xml:space="preserve">yang dimana pengujian ini </w:t>
      </w:r>
      <w:r w:rsidR="00A80346">
        <w:tab/>
        <w:t>d</w:t>
      </w:r>
      <w:r>
        <w:t xml:space="preserve">ilakukan oleh pengguna dengan melakukan berbagai macam uji coba dan </w:t>
      </w:r>
      <w:r w:rsidR="00A80346">
        <w:tab/>
      </w:r>
      <w:r>
        <w:t xml:space="preserve">melakukan beberapa tahapan proses yaitu perencanaan, scenario tes, </w:t>
      </w:r>
      <w:r w:rsidR="00A80346">
        <w:tab/>
      </w:r>
      <w:r>
        <w:t>ksekusi, dan keputusan akhir.</w:t>
      </w:r>
    </w:p>
    <w:p w:rsidR="00A80346" w:rsidRDefault="00A80346" w:rsidP="00A80346">
      <w:pPr>
        <w:pStyle w:val="ListParagraph"/>
        <w:numPr>
          <w:ilvl w:val="0"/>
          <w:numId w:val="31"/>
        </w:numPr>
        <w:rPr>
          <w:i/>
        </w:rPr>
      </w:pPr>
      <w:r w:rsidRPr="00A80346">
        <w:rPr>
          <w:i/>
        </w:rPr>
        <w:t>Black-box Testing</w:t>
      </w:r>
    </w:p>
    <w:p w:rsidR="00A80346" w:rsidRPr="00A80346" w:rsidRDefault="00A80346" w:rsidP="00A80346">
      <w:pPr>
        <w:pStyle w:val="ListParagraph"/>
      </w:pPr>
      <w:r>
        <w:rPr>
          <w:i/>
        </w:rPr>
        <w:lastRenderedPageBreak/>
        <w:tab/>
      </w:r>
      <w:r>
        <w:t xml:space="preserve">Metode pengujian ini dilakukan pada fungsionalitas input dan output sistem. Ketika dilakukan pengetesan makan </w:t>
      </w:r>
      <w:proofErr w:type="gramStart"/>
      <w:r>
        <w:t>akan</w:t>
      </w:r>
      <w:proofErr w:type="gramEnd"/>
      <w:r>
        <w:t xml:space="preserve"> diketahui bagian mana yang terdapat </w:t>
      </w:r>
      <w:r w:rsidRPr="00A80346">
        <w:rPr>
          <w:i/>
        </w:rPr>
        <w:t>bug</w:t>
      </w:r>
      <w:r>
        <w:t xml:space="preserve"> atau </w:t>
      </w:r>
      <w:r w:rsidRPr="00A80346">
        <w:rPr>
          <w:i/>
        </w:rPr>
        <w:t>error</w:t>
      </w:r>
      <w:r>
        <w:rPr>
          <w:i/>
        </w:rPr>
        <w:t xml:space="preserve"> </w:t>
      </w:r>
      <w:r>
        <w:t>pada saat dilakukan pengujian</w:t>
      </w:r>
    </w:p>
    <w:p w:rsidR="00F96194" w:rsidRPr="00654CE7" w:rsidRDefault="00F96194" w:rsidP="00F96194"/>
    <w:p w:rsidR="00B13EA8" w:rsidRPr="002441E8" w:rsidRDefault="00B13EA8" w:rsidP="00B13EA8"/>
    <w:p w:rsidR="00352641" w:rsidRDefault="00352641" w:rsidP="00352641"/>
    <w:p w:rsidR="00352641" w:rsidRPr="00352641" w:rsidRDefault="00352641" w:rsidP="00352641"/>
    <w:p w:rsidR="00352641" w:rsidRPr="00352641" w:rsidRDefault="00352641" w:rsidP="00352641">
      <w:pPr>
        <w:rPr>
          <w:color w:val="000000" w:themeColor="text1"/>
          <w:szCs w:val="24"/>
        </w:rPr>
      </w:pPr>
    </w:p>
    <w:p w:rsidR="00352641" w:rsidRDefault="00352641">
      <w:pPr>
        <w:spacing w:after="200" w:line="276" w:lineRule="auto"/>
        <w:jc w:val="left"/>
      </w:pPr>
      <w:r>
        <w:br w:type="page"/>
      </w:r>
    </w:p>
    <w:p w:rsidR="00E31A08" w:rsidRDefault="00105087" w:rsidP="00921D98">
      <w:pPr>
        <w:pStyle w:val="Heading1"/>
        <w:numPr>
          <w:ilvl w:val="0"/>
          <w:numId w:val="0"/>
        </w:numPr>
        <w:ind w:left="432"/>
      </w:pPr>
      <w:bookmarkStart w:id="234" w:name="_Toc125380509"/>
      <w:r>
        <w:lastRenderedPageBreak/>
        <w:t>DAFTAR PUSTAKA</w:t>
      </w:r>
      <w:bookmarkEnd w:id="234"/>
    </w:p>
    <w:p w:rsidR="005077FA" w:rsidRPr="005077FA" w:rsidRDefault="005077FA" w:rsidP="005077FA"/>
    <w:p w:rsidR="00371E6C" w:rsidRPr="00371E6C" w:rsidRDefault="00613057" w:rsidP="00427E78">
      <w:pPr>
        <w:widowControl w:val="0"/>
        <w:autoSpaceDE w:val="0"/>
        <w:autoSpaceDN w:val="0"/>
        <w:adjustRightInd w:val="0"/>
        <w:ind w:left="720" w:hanging="720"/>
        <w:rPr>
          <w:rFonts w:cs="Times New Roman"/>
          <w:noProof/>
          <w:szCs w:val="24"/>
        </w:rPr>
      </w:pPr>
      <w:r>
        <w:fldChar w:fldCharType="begin" w:fldLock="1"/>
      </w:r>
      <w:r>
        <w:instrText xml:space="preserve">ADDIN Mendeley Bibliography CSL_BIBLIOGRAPHY </w:instrText>
      </w:r>
      <w:r>
        <w:fldChar w:fldCharType="separate"/>
      </w:r>
      <w:r w:rsidR="00371E6C" w:rsidRPr="00371E6C">
        <w:rPr>
          <w:rFonts w:cs="Times New Roman"/>
          <w:noProof/>
          <w:szCs w:val="24"/>
        </w:rPr>
        <w:t xml:space="preserve">Agung Saputra, M. and Rahman Isnain, A. (2021) ‘PENERAPAN SMART VILLAGE DALAM PENINGKATAN PELAYANAN MASYARAKAT MENGGUNAKAN METODE WEB ENGINEERING (Studi Kasus: Desa Sukanegeri Jaya)’, </w:t>
      </w:r>
      <w:r w:rsidR="00371E6C" w:rsidRPr="00371E6C">
        <w:rPr>
          <w:rFonts w:cs="Times New Roman"/>
          <w:i/>
          <w:iCs/>
          <w:noProof/>
          <w:szCs w:val="24"/>
        </w:rPr>
        <w:t>Jurnal Teknologi dan Sistem Informasi (JTSI)</w:t>
      </w:r>
      <w:r w:rsidR="00371E6C" w:rsidRPr="00371E6C">
        <w:rPr>
          <w:rFonts w:cs="Times New Roman"/>
          <w:noProof/>
          <w:szCs w:val="24"/>
        </w:rPr>
        <w:t>, 2(3), pp. 49–55. Available at: http://jim.teknokrat.ac.id/index.php/JTSI.</w:t>
      </w:r>
    </w:p>
    <w:p w:rsidR="00371E6C" w:rsidRPr="00371E6C" w:rsidRDefault="00371E6C" w:rsidP="00427E78">
      <w:pPr>
        <w:widowControl w:val="0"/>
        <w:autoSpaceDE w:val="0"/>
        <w:autoSpaceDN w:val="0"/>
        <w:adjustRightInd w:val="0"/>
        <w:ind w:left="720" w:hanging="720"/>
        <w:rPr>
          <w:rFonts w:cs="Times New Roman"/>
          <w:noProof/>
          <w:szCs w:val="24"/>
        </w:rPr>
      </w:pPr>
      <w:r w:rsidRPr="00371E6C">
        <w:rPr>
          <w:rFonts w:cs="Times New Roman"/>
          <w:noProof/>
          <w:szCs w:val="24"/>
        </w:rPr>
        <w:t xml:space="preserve">Anggraini, I. and Gusmaliza, D. (2021) ‘Implementasi Web Engineering Method Pengelolaan Pendistribusian Obat Gudang Farmasi Dinas Kesehatan Pagar Alam’, </w:t>
      </w:r>
      <w:r w:rsidRPr="00371E6C">
        <w:rPr>
          <w:rFonts w:cs="Times New Roman"/>
          <w:i/>
          <w:iCs/>
          <w:noProof/>
          <w:szCs w:val="24"/>
        </w:rPr>
        <w:t>JUSIM (Jurnal Sistem Informasi Musirawas)</w:t>
      </w:r>
      <w:r w:rsidRPr="00371E6C">
        <w:rPr>
          <w:rFonts w:cs="Times New Roman"/>
          <w:noProof/>
          <w:szCs w:val="24"/>
        </w:rPr>
        <w:t>, 6(1), pp. 72–79. Available at: https://doi.org/10.32767/jusim.v6i1.1190.</w:t>
      </w:r>
    </w:p>
    <w:p w:rsidR="00371E6C" w:rsidRPr="00371E6C" w:rsidRDefault="00371E6C" w:rsidP="00427E78">
      <w:pPr>
        <w:widowControl w:val="0"/>
        <w:autoSpaceDE w:val="0"/>
        <w:autoSpaceDN w:val="0"/>
        <w:adjustRightInd w:val="0"/>
        <w:ind w:left="720" w:hanging="720"/>
        <w:rPr>
          <w:rFonts w:cs="Times New Roman"/>
          <w:noProof/>
          <w:szCs w:val="24"/>
        </w:rPr>
      </w:pPr>
      <w:r w:rsidRPr="00371E6C">
        <w:rPr>
          <w:rFonts w:cs="Times New Roman"/>
          <w:noProof/>
          <w:szCs w:val="24"/>
        </w:rPr>
        <w:t xml:space="preserve">Anissa, R.N. and Prasetio, R.T. (2021) ‘Rancang Bangun Aplikasi Penerimaan Siswa Baru Berbasis Web Menggunakan Framework Codeigniter’, </w:t>
      </w:r>
      <w:r w:rsidRPr="00371E6C">
        <w:rPr>
          <w:rFonts w:cs="Times New Roman"/>
          <w:i/>
          <w:iCs/>
          <w:noProof/>
          <w:szCs w:val="24"/>
        </w:rPr>
        <w:t>Jurnal Responsif : Riset Sains dan Informatika</w:t>
      </w:r>
      <w:r w:rsidRPr="00371E6C">
        <w:rPr>
          <w:rFonts w:cs="Times New Roman"/>
          <w:noProof/>
          <w:szCs w:val="24"/>
        </w:rPr>
        <w:t>, 3(1), pp. 122–128. Available at: https://doi.org/10.51977/jti.v3i1.497.</w:t>
      </w:r>
    </w:p>
    <w:p w:rsidR="00371E6C" w:rsidRPr="00371E6C" w:rsidRDefault="00371E6C" w:rsidP="00427E78">
      <w:pPr>
        <w:widowControl w:val="0"/>
        <w:autoSpaceDE w:val="0"/>
        <w:autoSpaceDN w:val="0"/>
        <w:adjustRightInd w:val="0"/>
        <w:ind w:left="720" w:hanging="720"/>
        <w:rPr>
          <w:rFonts w:cs="Times New Roman"/>
          <w:noProof/>
          <w:szCs w:val="24"/>
        </w:rPr>
      </w:pPr>
      <w:r w:rsidRPr="00371E6C">
        <w:rPr>
          <w:rFonts w:cs="Times New Roman"/>
          <w:noProof/>
          <w:szCs w:val="24"/>
        </w:rPr>
        <w:t xml:space="preserve">Dzakwan, M.S., Sunardi, S.S. and Yudhana, A. (2020) ‘Monitoring Data Pendidik Menggunakan Metode Web Engineering’, </w:t>
      </w:r>
      <w:r w:rsidRPr="00371E6C">
        <w:rPr>
          <w:rFonts w:cs="Times New Roman"/>
          <w:i/>
          <w:iCs/>
          <w:noProof/>
          <w:szCs w:val="24"/>
        </w:rPr>
        <w:t>Cybernetics</w:t>
      </w:r>
      <w:r w:rsidRPr="00371E6C">
        <w:rPr>
          <w:rFonts w:cs="Times New Roman"/>
          <w:noProof/>
          <w:szCs w:val="24"/>
        </w:rPr>
        <w:t>, 4(01), p. 19. Available at: https://doi.org/10.29406/cbn.v4i01.2096.</w:t>
      </w:r>
    </w:p>
    <w:p w:rsidR="00371E6C" w:rsidRPr="00371E6C" w:rsidRDefault="00371E6C" w:rsidP="00427E78">
      <w:pPr>
        <w:widowControl w:val="0"/>
        <w:autoSpaceDE w:val="0"/>
        <w:autoSpaceDN w:val="0"/>
        <w:adjustRightInd w:val="0"/>
        <w:ind w:left="720" w:hanging="720"/>
        <w:rPr>
          <w:rFonts w:cs="Times New Roman"/>
          <w:noProof/>
          <w:szCs w:val="24"/>
        </w:rPr>
      </w:pPr>
      <w:r w:rsidRPr="00371E6C">
        <w:rPr>
          <w:rFonts w:cs="Times New Roman"/>
          <w:noProof/>
          <w:szCs w:val="24"/>
        </w:rPr>
        <w:t xml:space="preserve">Ismai (2020) ‘Studi Komparasi Pengembangan Websitedengan Framework Codeigniter Dan Laravel’, </w:t>
      </w:r>
      <w:r w:rsidRPr="00371E6C">
        <w:rPr>
          <w:rFonts w:cs="Times New Roman"/>
          <w:i/>
          <w:iCs/>
          <w:noProof/>
          <w:szCs w:val="24"/>
        </w:rPr>
        <w:t>Conference on Business, Social Sciences and Innovation Technology</w:t>
      </w:r>
      <w:r w:rsidRPr="00371E6C">
        <w:rPr>
          <w:rFonts w:cs="Times New Roman"/>
          <w:noProof/>
          <w:szCs w:val="24"/>
        </w:rPr>
        <w:t>, 1(1), pp. 614–621. Available at: https://journal.uib.ac.id/index.php/cbssit/article/download/1469/969/.</w:t>
      </w:r>
    </w:p>
    <w:p w:rsidR="00371E6C" w:rsidRPr="00371E6C" w:rsidRDefault="00371E6C" w:rsidP="00427E78">
      <w:pPr>
        <w:widowControl w:val="0"/>
        <w:autoSpaceDE w:val="0"/>
        <w:autoSpaceDN w:val="0"/>
        <w:adjustRightInd w:val="0"/>
        <w:ind w:left="720" w:hanging="720"/>
        <w:rPr>
          <w:rFonts w:cs="Times New Roman"/>
          <w:noProof/>
          <w:szCs w:val="24"/>
        </w:rPr>
      </w:pPr>
      <w:r w:rsidRPr="00371E6C">
        <w:rPr>
          <w:rFonts w:cs="Times New Roman"/>
          <w:noProof/>
          <w:szCs w:val="24"/>
        </w:rPr>
        <w:t xml:space="preserve">Marlinda, L. and Hamid, A. (2014) ‘Sistem Informasi Budi Daya Jamurmenggunakan Metode Web Engineering’, </w:t>
      </w:r>
      <w:r w:rsidRPr="00371E6C">
        <w:rPr>
          <w:rFonts w:cs="Times New Roman"/>
          <w:i/>
          <w:iCs/>
          <w:noProof/>
          <w:szCs w:val="24"/>
        </w:rPr>
        <w:t>Seminar Nasional Sains dan Teknologi 2014</w:t>
      </w:r>
      <w:r w:rsidRPr="00371E6C">
        <w:rPr>
          <w:rFonts w:cs="Times New Roman"/>
          <w:noProof/>
          <w:szCs w:val="24"/>
        </w:rPr>
        <w:t>, (November), pp. 1–4.</w:t>
      </w:r>
    </w:p>
    <w:p w:rsidR="00371E6C" w:rsidRPr="00371E6C" w:rsidRDefault="00371E6C" w:rsidP="00427E78">
      <w:pPr>
        <w:widowControl w:val="0"/>
        <w:autoSpaceDE w:val="0"/>
        <w:autoSpaceDN w:val="0"/>
        <w:adjustRightInd w:val="0"/>
        <w:ind w:left="720" w:hanging="720"/>
        <w:rPr>
          <w:rFonts w:cs="Times New Roman"/>
          <w:noProof/>
          <w:szCs w:val="24"/>
        </w:rPr>
      </w:pPr>
      <w:r w:rsidRPr="00371E6C">
        <w:rPr>
          <w:rFonts w:cs="Times New Roman"/>
          <w:noProof/>
          <w:szCs w:val="24"/>
        </w:rPr>
        <w:t xml:space="preserve">Nurjaman, A.S. and Yasin, V. (2020) ‘KONSEP DESAIN APLIKASI SISTEM MANAJEMEN KEPEGAWAIAN BERBASIS WEB PADA PT. BINTANG KOMUNIKASI UTAMA (Application design concept of web-based staffing management system at PT Bintang Komunikasi Utama)’, </w:t>
      </w:r>
      <w:r w:rsidRPr="00371E6C">
        <w:rPr>
          <w:rFonts w:cs="Times New Roman"/>
          <w:i/>
          <w:iCs/>
          <w:noProof/>
          <w:szCs w:val="24"/>
        </w:rPr>
        <w:t>Journal of Information System, Informatics and Computing</w:t>
      </w:r>
      <w:r w:rsidRPr="00371E6C">
        <w:rPr>
          <w:rFonts w:cs="Times New Roman"/>
          <w:noProof/>
          <w:szCs w:val="24"/>
        </w:rPr>
        <w:t>, 4(2), p. 143. Available at: https://doi.org/10.52362/jisicom.v4i2.363.</w:t>
      </w:r>
    </w:p>
    <w:p w:rsidR="00371E6C" w:rsidRPr="00371E6C" w:rsidRDefault="00371E6C" w:rsidP="00427E78">
      <w:pPr>
        <w:widowControl w:val="0"/>
        <w:autoSpaceDE w:val="0"/>
        <w:autoSpaceDN w:val="0"/>
        <w:adjustRightInd w:val="0"/>
        <w:ind w:left="720" w:hanging="720"/>
        <w:rPr>
          <w:rFonts w:cs="Times New Roman"/>
          <w:noProof/>
          <w:szCs w:val="24"/>
        </w:rPr>
      </w:pPr>
      <w:r w:rsidRPr="00371E6C">
        <w:rPr>
          <w:rFonts w:cs="Times New Roman"/>
          <w:noProof/>
          <w:szCs w:val="24"/>
        </w:rPr>
        <w:lastRenderedPageBreak/>
        <w:t xml:space="preserve">Rahmanto, Y., Istikomah and Styawati (2021) ‘Rancang Bangun Sistem Informasi Manajemen Koperasi Menggunakan Metode Web Engineerung’, </w:t>
      </w:r>
      <w:r w:rsidRPr="00371E6C">
        <w:rPr>
          <w:rFonts w:cs="Times New Roman"/>
          <w:i/>
          <w:iCs/>
          <w:noProof/>
          <w:szCs w:val="24"/>
        </w:rPr>
        <w:t>Jdmsi</w:t>
      </w:r>
      <w:r w:rsidRPr="00371E6C">
        <w:rPr>
          <w:rFonts w:cs="Times New Roman"/>
          <w:noProof/>
          <w:szCs w:val="24"/>
        </w:rPr>
        <w:t>, 2(1), pp. 24–30. Available at: https://ejurnal.teknokrat.ac.id/index.php/JDMSI/article/view/987.</w:t>
      </w:r>
    </w:p>
    <w:p w:rsidR="00371E6C" w:rsidRPr="00371E6C" w:rsidRDefault="00371E6C" w:rsidP="00427E78">
      <w:pPr>
        <w:widowControl w:val="0"/>
        <w:autoSpaceDE w:val="0"/>
        <w:autoSpaceDN w:val="0"/>
        <w:adjustRightInd w:val="0"/>
        <w:ind w:left="720" w:hanging="720"/>
        <w:rPr>
          <w:rFonts w:cs="Times New Roman"/>
          <w:noProof/>
        </w:rPr>
      </w:pPr>
      <w:r w:rsidRPr="00371E6C">
        <w:rPr>
          <w:rFonts w:cs="Times New Roman"/>
          <w:noProof/>
          <w:szCs w:val="24"/>
        </w:rPr>
        <w:t>Wijaya, J., Krisnanik, E. and Isnainiyah, I.N. (2022) ‘Sistem Informasi Pemantauan Kinerja Pegawai Berbasis Web pada PT XYZ Indonesia’, (April), pp. 245–256.</w:t>
      </w:r>
    </w:p>
    <w:p w:rsidR="00105087" w:rsidRPr="00105087" w:rsidRDefault="00613057" w:rsidP="00427E78">
      <w:pPr>
        <w:widowControl w:val="0"/>
        <w:autoSpaceDE w:val="0"/>
        <w:autoSpaceDN w:val="0"/>
        <w:adjustRightInd w:val="0"/>
        <w:ind w:left="720" w:hanging="720"/>
      </w:pPr>
      <w:r>
        <w:fldChar w:fldCharType="end"/>
      </w:r>
      <w:r w:rsidR="001050B4" w:rsidRPr="00105087">
        <w:t xml:space="preserve"> </w:t>
      </w:r>
    </w:p>
    <w:sectPr w:rsidR="00105087" w:rsidRPr="00105087" w:rsidSect="00914FB5">
      <w:headerReference w:type="default" r:id="rId29"/>
      <w:footerReference w:type="default" r:id="rId30"/>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5142" w:rsidRDefault="00485142" w:rsidP="00F32C20">
      <w:pPr>
        <w:spacing w:line="240" w:lineRule="auto"/>
      </w:pPr>
      <w:r>
        <w:separator/>
      </w:r>
    </w:p>
  </w:endnote>
  <w:endnote w:type="continuationSeparator" w:id="0">
    <w:p w:rsidR="00485142" w:rsidRDefault="00485142" w:rsidP="00F32C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622519"/>
      <w:docPartObj>
        <w:docPartGallery w:val="Page Numbers (Bottom of Page)"/>
        <w:docPartUnique/>
      </w:docPartObj>
    </w:sdtPr>
    <w:sdtEndPr>
      <w:rPr>
        <w:noProof/>
      </w:rPr>
    </w:sdtEndPr>
    <w:sdtContent>
      <w:p w:rsidR="00782DBA" w:rsidRDefault="00782DBA">
        <w:pPr>
          <w:pStyle w:val="Footer"/>
          <w:jc w:val="center"/>
        </w:pPr>
        <w:r>
          <w:fldChar w:fldCharType="begin"/>
        </w:r>
        <w:r>
          <w:instrText xml:space="preserve"> PAGE   \* MERGEFORMAT </w:instrText>
        </w:r>
        <w:r>
          <w:fldChar w:fldCharType="separate"/>
        </w:r>
        <w:r w:rsidR="00E61235">
          <w:rPr>
            <w:noProof/>
          </w:rPr>
          <w:t>iv</w:t>
        </w:r>
        <w:r>
          <w:rPr>
            <w:noProof/>
          </w:rPr>
          <w:fldChar w:fldCharType="end"/>
        </w:r>
      </w:p>
    </w:sdtContent>
  </w:sdt>
  <w:p w:rsidR="00782DBA" w:rsidRDefault="00782DBA"/>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5608628"/>
      <w:docPartObj>
        <w:docPartGallery w:val="Page Numbers (Bottom of Page)"/>
        <w:docPartUnique/>
      </w:docPartObj>
    </w:sdtPr>
    <w:sdtEndPr>
      <w:rPr>
        <w:noProof/>
      </w:rPr>
    </w:sdtEndPr>
    <w:sdtContent>
      <w:p w:rsidR="00782DBA" w:rsidRDefault="00782DBA">
        <w:pPr>
          <w:pStyle w:val="Footer"/>
          <w:jc w:val="center"/>
        </w:pPr>
        <w:r>
          <w:fldChar w:fldCharType="begin"/>
        </w:r>
        <w:r>
          <w:instrText xml:space="preserve"> PAGE   \* MERGEFORMAT </w:instrText>
        </w:r>
        <w:r>
          <w:fldChar w:fldCharType="separate"/>
        </w:r>
        <w:r w:rsidR="00E61235">
          <w:rPr>
            <w:noProof/>
          </w:rPr>
          <w:t>1</w:t>
        </w:r>
        <w:r>
          <w:rPr>
            <w:noProof/>
          </w:rPr>
          <w:fldChar w:fldCharType="end"/>
        </w:r>
      </w:p>
    </w:sdtContent>
  </w:sdt>
  <w:p w:rsidR="00782DBA" w:rsidRDefault="00782DBA"/>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FB3" w:rsidRDefault="00F60FB3"/>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2611459"/>
      <w:docPartObj>
        <w:docPartGallery w:val="Page Numbers (Bottom of Page)"/>
        <w:docPartUnique/>
      </w:docPartObj>
    </w:sdtPr>
    <w:sdtEndPr>
      <w:rPr>
        <w:noProof/>
      </w:rPr>
    </w:sdtEndPr>
    <w:sdtContent>
      <w:p w:rsidR="00FD7E96" w:rsidRDefault="00FD7E96">
        <w:pPr>
          <w:pStyle w:val="Footer"/>
          <w:jc w:val="center"/>
        </w:pPr>
        <w:r>
          <w:fldChar w:fldCharType="begin"/>
        </w:r>
        <w:r>
          <w:instrText xml:space="preserve"> PAGE   \* MERGEFORMAT </w:instrText>
        </w:r>
        <w:r>
          <w:fldChar w:fldCharType="separate"/>
        </w:r>
        <w:r w:rsidR="00E61235">
          <w:rPr>
            <w:noProof/>
          </w:rPr>
          <w:t>5</w:t>
        </w:r>
        <w:r>
          <w:rPr>
            <w:noProof/>
          </w:rPr>
          <w:fldChar w:fldCharType="end"/>
        </w:r>
      </w:p>
    </w:sdtContent>
  </w:sdt>
  <w:p w:rsidR="00782DBA" w:rsidRDefault="00782DBA"/>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7E96" w:rsidRDefault="00FD7E96">
    <w:pPr>
      <w:pStyle w:val="Footer"/>
      <w:jc w:val="center"/>
    </w:pPr>
  </w:p>
  <w:p w:rsidR="00FD7E96" w:rsidRDefault="00FD7E96"/>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1916441"/>
      <w:docPartObj>
        <w:docPartGallery w:val="Page Numbers (Bottom of Page)"/>
        <w:docPartUnique/>
      </w:docPartObj>
    </w:sdtPr>
    <w:sdtEndPr>
      <w:rPr>
        <w:noProof/>
      </w:rPr>
    </w:sdtEndPr>
    <w:sdtContent>
      <w:p w:rsidR="00C22C91" w:rsidRDefault="00C22C91">
        <w:pPr>
          <w:pStyle w:val="Footer"/>
          <w:jc w:val="center"/>
        </w:pPr>
        <w:r>
          <w:fldChar w:fldCharType="begin"/>
        </w:r>
        <w:r>
          <w:instrText xml:space="preserve"> PAGE   \* MERGEFORMAT </w:instrText>
        </w:r>
        <w:r>
          <w:fldChar w:fldCharType="separate"/>
        </w:r>
        <w:r w:rsidR="00EA4831">
          <w:rPr>
            <w:noProof/>
          </w:rPr>
          <w:t>18</w:t>
        </w:r>
        <w:r>
          <w:rPr>
            <w:noProof/>
          </w:rPr>
          <w:fldChar w:fldCharType="end"/>
        </w:r>
      </w:p>
    </w:sdtContent>
  </w:sdt>
  <w:p w:rsidR="00782DBA" w:rsidRDefault="00782DBA"/>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2C91" w:rsidRDefault="00C22C91">
    <w:pPr>
      <w:pStyle w:val="Footer"/>
      <w:jc w:val="center"/>
    </w:pPr>
  </w:p>
  <w:p w:rsidR="00C22C91" w:rsidRDefault="00C22C9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5142" w:rsidRDefault="00485142" w:rsidP="00F32C20">
      <w:pPr>
        <w:spacing w:line="240" w:lineRule="auto"/>
      </w:pPr>
      <w:r>
        <w:separator/>
      </w:r>
    </w:p>
  </w:footnote>
  <w:footnote w:type="continuationSeparator" w:id="0">
    <w:p w:rsidR="00485142" w:rsidRDefault="00485142" w:rsidP="00F32C2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2DBA" w:rsidRDefault="00782DBA">
    <w:pPr>
      <w:pStyle w:val="Header"/>
      <w:jc w:val="right"/>
    </w:pPr>
  </w:p>
  <w:p w:rsidR="00782DBA" w:rsidRDefault="00782DB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FB3" w:rsidRDefault="00F60FB3">
    <w:pPr>
      <w:pStyle w:val="Header"/>
      <w:jc w:val="right"/>
    </w:pPr>
  </w:p>
  <w:p w:rsidR="00782DBA" w:rsidRDefault="00782DB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9458"/>
      <w:docPartObj>
        <w:docPartGallery w:val="Page Numbers (Top of Page)"/>
        <w:docPartUnique/>
      </w:docPartObj>
    </w:sdtPr>
    <w:sdtEndPr>
      <w:rPr>
        <w:noProof/>
      </w:rPr>
    </w:sdtEndPr>
    <w:sdtContent>
      <w:p w:rsidR="00F60FB3" w:rsidRDefault="00F60FB3">
        <w:pPr>
          <w:pStyle w:val="Header"/>
          <w:jc w:val="right"/>
        </w:pPr>
        <w:r>
          <w:fldChar w:fldCharType="begin"/>
        </w:r>
        <w:r>
          <w:instrText xml:space="preserve"> PAGE   \* MERGEFORMAT </w:instrText>
        </w:r>
        <w:r>
          <w:fldChar w:fldCharType="separate"/>
        </w:r>
        <w:r w:rsidR="00E61235">
          <w:rPr>
            <w:noProof/>
          </w:rPr>
          <w:t>4</w:t>
        </w:r>
        <w:r>
          <w:rPr>
            <w:noProof/>
          </w:rPr>
          <w:fldChar w:fldCharType="end"/>
        </w:r>
      </w:p>
    </w:sdtContent>
  </w:sdt>
  <w:p w:rsidR="00F60FB3" w:rsidRDefault="00F60FB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7E96" w:rsidRDefault="00FD7E96">
    <w:pPr>
      <w:pStyle w:val="Header"/>
      <w:jc w:val="right"/>
    </w:pPr>
  </w:p>
  <w:p w:rsidR="00782DBA" w:rsidRDefault="00782DB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3398404"/>
      <w:docPartObj>
        <w:docPartGallery w:val="Page Numbers (Top of Page)"/>
        <w:docPartUnique/>
      </w:docPartObj>
    </w:sdtPr>
    <w:sdtEndPr>
      <w:rPr>
        <w:noProof/>
      </w:rPr>
    </w:sdtEndPr>
    <w:sdtContent>
      <w:p w:rsidR="00FD7E96" w:rsidRDefault="00FD7E96">
        <w:pPr>
          <w:pStyle w:val="Header"/>
          <w:jc w:val="right"/>
        </w:pPr>
        <w:r>
          <w:fldChar w:fldCharType="begin"/>
        </w:r>
        <w:r>
          <w:instrText xml:space="preserve"> PAGE   \* MERGEFORMAT </w:instrText>
        </w:r>
        <w:r>
          <w:fldChar w:fldCharType="separate"/>
        </w:r>
        <w:r w:rsidR="00EA4831">
          <w:rPr>
            <w:noProof/>
          </w:rPr>
          <w:t>15</w:t>
        </w:r>
        <w:r>
          <w:rPr>
            <w:noProof/>
          </w:rPr>
          <w:fldChar w:fldCharType="end"/>
        </w:r>
      </w:p>
    </w:sdtContent>
  </w:sdt>
  <w:p w:rsidR="00FD7E96" w:rsidRDefault="00FD7E96">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2DBA" w:rsidRDefault="00782DB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6901035"/>
      <w:docPartObj>
        <w:docPartGallery w:val="Page Numbers (Top of Page)"/>
        <w:docPartUnique/>
      </w:docPartObj>
    </w:sdtPr>
    <w:sdtEndPr>
      <w:rPr>
        <w:noProof/>
      </w:rPr>
    </w:sdtEndPr>
    <w:sdtContent>
      <w:p w:rsidR="00C22C91" w:rsidRDefault="00C22C91">
        <w:pPr>
          <w:pStyle w:val="Header"/>
          <w:jc w:val="right"/>
        </w:pPr>
        <w:r>
          <w:fldChar w:fldCharType="begin"/>
        </w:r>
        <w:r>
          <w:instrText xml:space="preserve"> PAGE   \* MERGEFORMAT </w:instrText>
        </w:r>
        <w:r>
          <w:fldChar w:fldCharType="separate"/>
        </w:r>
        <w:r w:rsidR="00EA4831">
          <w:rPr>
            <w:noProof/>
          </w:rPr>
          <w:t>19</w:t>
        </w:r>
        <w:r>
          <w:rPr>
            <w:noProof/>
          </w:rPr>
          <w:fldChar w:fldCharType="end"/>
        </w:r>
      </w:p>
    </w:sdtContent>
  </w:sdt>
  <w:p w:rsidR="00C22C91" w:rsidRDefault="00C22C9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279A6"/>
    <w:multiLevelType w:val="hybridMultilevel"/>
    <w:tmpl w:val="2F042C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5D36BC"/>
    <w:multiLevelType w:val="hybridMultilevel"/>
    <w:tmpl w:val="F6942510"/>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
    <w:nsid w:val="130F6493"/>
    <w:multiLevelType w:val="hybridMultilevel"/>
    <w:tmpl w:val="54EC693A"/>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nsid w:val="26EB35D9"/>
    <w:multiLevelType w:val="hybridMultilevel"/>
    <w:tmpl w:val="56CE90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9240D2"/>
    <w:multiLevelType w:val="hybridMultilevel"/>
    <w:tmpl w:val="8B744AF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1B065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B9F0A6E"/>
    <w:multiLevelType w:val="hybridMultilevel"/>
    <w:tmpl w:val="35CC2550"/>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BA0252B"/>
    <w:multiLevelType w:val="hybridMultilevel"/>
    <w:tmpl w:val="94D644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C8C757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40DC7361"/>
    <w:multiLevelType w:val="hybridMultilevel"/>
    <w:tmpl w:val="EB34A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3072316"/>
    <w:multiLevelType w:val="multilevel"/>
    <w:tmpl w:val="74A44A42"/>
    <w:lvl w:ilvl="0">
      <w:start w:val="1"/>
      <w:numFmt w:val="decimal"/>
      <w:lvlText w:val="%1"/>
      <w:lvlJc w:val="left"/>
      <w:pPr>
        <w:ind w:left="1025" w:hanging="437"/>
        <w:jc w:val="left"/>
      </w:pPr>
      <w:rPr>
        <w:rFonts w:hint="default"/>
        <w:lang w:eastAsia="en-US" w:bidi="ar-SA"/>
      </w:rPr>
    </w:lvl>
    <w:lvl w:ilvl="1">
      <w:start w:val="1"/>
      <w:numFmt w:val="decimal"/>
      <w:lvlText w:val="%1.%2"/>
      <w:lvlJc w:val="left"/>
      <w:pPr>
        <w:ind w:left="1025" w:hanging="437"/>
        <w:jc w:val="right"/>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385" w:hanging="360"/>
        <w:jc w:val="left"/>
      </w:pPr>
      <w:rPr>
        <w:rFonts w:ascii="Times New Roman" w:eastAsia="Times New Roman" w:hAnsi="Times New Roman" w:cs="Times New Roman" w:hint="default"/>
        <w:w w:val="100"/>
        <w:sz w:val="24"/>
        <w:szCs w:val="24"/>
        <w:lang w:eastAsia="en-US" w:bidi="ar-SA"/>
      </w:rPr>
    </w:lvl>
    <w:lvl w:ilvl="3">
      <w:numFmt w:val="bullet"/>
      <w:lvlText w:val="•"/>
      <w:lvlJc w:val="left"/>
      <w:pPr>
        <w:ind w:left="3208" w:hanging="360"/>
      </w:pPr>
      <w:rPr>
        <w:rFonts w:hint="default"/>
        <w:lang w:eastAsia="en-US" w:bidi="ar-SA"/>
      </w:rPr>
    </w:lvl>
    <w:lvl w:ilvl="4">
      <w:numFmt w:val="bullet"/>
      <w:lvlText w:val="•"/>
      <w:lvlJc w:val="left"/>
      <w:pPr>
        <w:ind w:left="4122" w:hanging="360"/>
      </w:pPr>
      <w:rPr>
        <w:rFonts w:hint="default"/>
        <w:lang w:eastAsia="en-US" w:bidi="ar-SA"/>
      </w:rPr>
    </w:lvl>
    <w:lvl w:ilvl="5">
      <w:numFmt w:val="bullet"/>
      <w:lvlText w:val="•"/>
      <w:lvlJc w:val="left"/>
      <w:pPr>
        <w:ind w:left="5036" w:hanging="360"/>
      </w:pPr>
      <w:rPr>
        <w:rFonts w:hint="default"/>
        <w:lang w:eastAsia="en-US" w:bidi="ar-SA"/>
      </w:rPr>
    </w:lvl>
    <w:lvl w:ilvl="6">
      <w:numFmt w:val="bullet"/>
      <w:lvlText w:val="•"/>
      <w:lvlJc w:val="left"/>
      <w:pPr>
        <w:ind w:left="5951" w:hanging="360"/>
      </w:pPr>
      <w:rPr>
        <w:rFonts w:hint="default"/>
        <w:lang w:eastAsia="en-US" w:bidi="ar-SA"/>
      </w:rPr>
    </w:lvl>
    <w:lvl w:ilvl="7">
      <w:numFmt w:val="bullet"/>
      <w:lvlText w:val="•"/>
      <w:lvlJc w:val="left"/>
      <w:pPr>
        <w:ind w:left="6865" w:hanging="360"/>
      </w:pPr>
      <w:rPr>
        <w:rFonts w:hint="default"/>
        <w:lang w:eastAsia="en-US" w:bidi="ar-SA"/>
      </w:rPr>
    </w:lvl>
    <w:lvl w:ilvl="8">
      <w:numFmt w:val="bullet"/>
      <w:lvlText w:val="•"/>
      <w:lvlJc w:val="left"/>
      <w:pPr>
        <w:ind w:left="7779" w:hanging="360"/>
      </w:pPr>
      <w:rPr>
        <w:rFonts w:hint="default"/>
        <w:lang w:eastAsia="en-US" w:bidi="ar-SA"/>
      </w:rPr>
    </w:lvl>
  </w:abstractNum>
  <w:abstractNum w:abstractNumId="11">
    <w:nsid w:val="45A46BF4"/>
    <w:multiLevelType w:val="hybridMultilevel"/>
    <w:tmpl w:val="791E005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47C62B2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color w:val="000000" w:themeColor="tex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4C506A20"/>
    <w:multiLevelType w:val="hybridMultilevel"/>
    <w:tmpl w:val="390CD96E"/>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nsid w:val="4F110B41"/>
    <w:multiLevelType w:val="hybridMultilevel"/>
    <w:tmpl w:val="7D9063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6954C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B6911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BDE2066"/>
    <w:multiLevelType w:val="hybridMultilevel"/>
    <w:tmpl w:val="524A5532"/>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D315DA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nsid w:val="67805CB2"/>
    <w:multiLevelType w:val="hybridMultilevel"/>
    <w:tmpl w:val="30D022D0"/>
    <w:lvl w:ilvl="0" w:tplc="C84A58A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0">
    <w:nsid w:val="6AD258DF"/>
    <w:multiLevelType w:val="hybridMultilevel"/>
    <w:tmpl w:val="2552365E"/>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A085389"/>
    <w:multiLevelType w:val="hybridMultilevel"/>
    <w:tmpl w:val="F9106A38"/>
    <w:lvl w:ilvl="0" w:tplc="54A6F066">
      <w:start w:val="1"/>
      <w:numFmt w:val="decimal"/>
      <w:lvlText w:val="%1)"/>
      <w:lvlJc w:val="left"/>
      <w:pPr>
        <w:ind w:left="2813" w:hanging="360"/>
        <w:jc w:val="left"/>
      </w:pPr>
      <w:rPr>
        <w:rFonts w:ascii="Times New Roman" w:eastAsia="Times New Roman" w:hAnsi="Times New Roman" w:cs="Times New Roman" w:hint="default"/>
        <w:w w:val="99"/>
        <w:sz w:val="24"/>
        <w:szCs w:val="24"/>
        <w:lang w:eastAsia="en-US" w:bidi="ar-SA"/>
      </w:rPr>
    </w:lvl>
    <w:lvl w:ilvl="1" w:tplc="2B48F8A2">
      <w:numFmt w:val="bullet"/>
      <w:lvlText w:val="•"/>
      <w:lvlJc w:val="left"/>
      <w:pPr>
        <w:ind w:left="3498" w:hanging="360"/>
      </w:pPr>
      <w:rPr>
        <w:rFonts w:hint="default"/>
        <w:lang w:eastAsia="en-US" w:bidi="ar-SA"/>
      </w:rPr>
    </w:lvl>
    <w:lvl w:ilvl="2" w:tplc="072ED832">
      <w:numFmt w:val="bullet"/>
      <w:lvlText w:val="•"/>
      <w:lvlJc w:val="left"/>
      <w:pPr>
        <w:ind w:left="4177" w:hanging="360"/>
      </w:pPr>
      <w:rPr>
        <w:rFonts w:hint="default"/>
        <w:lang w:eastAsia="en-US" w:bidi="ar-SA"/>
      </w:rPr>
    </w:lvl>
    <w:lvl w:ilvl="3" w:tplc="920EAFD0">
      <w:numFmt w:val="bullet"/>
      <w:lvlText w:val="•"/>
      <w:lvlJc w:val="left"/>
      <w:pPr>
        <w:ind w:left="4856" w:hanging="360"/>
      </w:pPr>
      <w:rPr>
        <w:rFonts w:hint="default"/>
        <w:lang w:eastAsia="en-US" w:bidi="ar-SA"/>
      </w:rPr>
    </w:lvl>
    <w:lvl w:ilvl="4" w:tplc="44EC6BFE">
      <w:numFmt w:val="bullet"/>
      <w:lvlText w:val="•"/>
      <w:lvlJc w:val="left"/>
      <w:pPr>
        <w:ind w:left="5535" w:hanging="360"/>
      </w:pPr>
      <w:rPr>
        <w:rFonts w:hint="default"/>
        <w:lang w:eastAsia="en-US" w:bidi="ar-SA"/>
      </w:rPr>
    </w:lvl>
    <w:lvl w:ilvl="5" w:tplc="60CCD7C0">
      <w:numFmt w:val="bullet"/>
      <w:lvlText w:val="•"/>
      <w:lvlJc w:val="left"/>
      <w:pPr>
        <w:ind w:left="6214" w:hanging="360"/>
      </w:pPr>
      <w:rPr>
        <w:rFonts w:hint="default"/>
        <w:lang w:eastAsia="en-US" w:bidi="ar-SA"/>
      </w:rPr>
    </w:lvl>
    <w:lvl w:ilvl="6" w:tplc="89C4C194">
      <w:numFmt w:val="bullet"/>
      <w:lvlText w:val="•"/>
      <w:lvlJc w:val="left"/>
      <w:pPr>
        <w:ind w:left="6892" w:hanging="360"/>
      </w:pPr>
      <w:rPr>
        <w:rFonts w:hint="default"/>
        <w:lang w:eastAsia="en-US" w:bidi="ar-SA"/>
      </w:rPr>
    </w:lvl>
    <w:lvl w:ilvl="7" w:tplc="E0B88AB8">
      <w:numFmt w:val="bullet"/>
      <w:lvlText w:val="•"/>
      <w:lvlJc w:val="left"/>
      <w:pPr>
        <w:ind w:left="7571" w:hanging="360"/>
      </w:pPr>
      <w:rPr>
        <w:rFonts w:hint="default"/>
        <w:lang w:eastAsia="en-US" w:bidi="ar-SA"/>
      </w:rPr>
    </w:lvl>
    <w:lvl w:ilvl="8" w:tplc="1548BA86">
      <w:numFmt w:val="bullet"/>
      <w:lvlText w:val="•"/>
      <w:lvlJc w:val="left"/>
      <w:pPr>
        <w:ind w:left="8250" w:hanging="360"/>
      </w:pPr>
      <w:rPr>
        <w:rFonts w:hint="default"/>
        <w:lang w:eastAsia="en-US" w:bidi="ar-SA"/>
      </w:rPr>
    </w:lvl>
  </w:abstractNum>
  <w:abstractNum w:abstractNumId="22">
    <w:nsid w:val="7BA70615"/>
    <w:multiLevelType w:val="hybridMultilevel"/>
    <w:tmpl w:val="EA102E2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nsid w:val="7C79790B"/>
    <w:multiLevelType w:val="hybridMultilevel"/>
    <w:tmpl w:val="E4AE96FC"/>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5"/>
  </w:num>
  <w:num w:numId="2">
    <w:abstractNumId w:val="0"/>
  </w:num>
  <w:num w:numId="3">
    <w:abstractNumId w:val="15"/>
  </w:num>
  <w:num w:numId="4">
    <w:abstractNumId w:val="10"/>
  </w:num>
  <w:num w:numId="5">
    <w:abstractNumId w:val="8"/>
  </w:num>
  <w:num w:numId="6">
    <w:abstractNumId w:val="16"/>
  </w:num>
  <w:num w:numId="7">
    <w:abstractNumId w:val="22"/>
  </w:num>
  <w:num w:numId="8">
    <w:abstractNumId w:val="13"/>
  </w:num>
  <w:num w:numId="9">
    <w:abstractNumId w:val="11"/>
  </w:num>
  <w:num w:numId="10">
    <w:abstractNumId w:val="2"/>
  </w:num>
  <w:num w:numId="11">
    <w:abstractNumId w:val="12"/>
  </w:num>
  <w:num w:numId="12">
    <w:abstractNumId w:val="12"/>
    <w:lvlOverride w:ilvl="0">
      <w:startOverride w:val="9"/>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lvlOverride w:ilvl="0">
      <w:startOverride w:val="9"/>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12"/>
  </w:num>
  <w:num w:numId="18">
    <w:abstractNumId w:val="12"/>
  </w:num>
  <w:num w:numId="19">
    <w:abstractNumId w:val="3"/>
  </w:num>
  <w:num w:numId="20">
    <w:abstractNumId w:val="14"/>
  </w:num>
  <w:num w:numId="21">
    <w:abstractNumId w:val="9"/>
  </w:num>
  <w:num w:numId="22">
    <w:abstractNumId w:val="1"/>
  </w:num>
  <w:num w:numId="23">
    <w:abstractNumId w:val="23"/>
  </w:num>
  <w:num w:numId="24">
    <w:abstractNumId w:val="7"/>
  </w:num>
  <w:num w:numId="25">
    <w:abstractNumId w:val="21"/>
  </w:num>
  <w:num w:numId="26">
    <w:abstractNumId w:val="18"/>
  </w:num>
  <w:num w:numId="27">
    <w:abstractNumId w:val="19"/>
  </w:num>
  <w:num w:numId="28">
    <w:abstractNumId w:val="20"/>
  </w:num>
  <w:num w:numId="29">
    <w:abstractNumId w:val="4"/>
  </w:num>
  <w:num w:numId="30">
    <w:abstractNumId w:val="6"/>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46B8"/>
    <w:rsid w:val="0000117A"/>
    <w:rsid w:val="00006AFC"/>
    <w:rsid w:val="000070B3"/>
    <w:rsid w:val="00015EA2"/>
    <w:rsid w:val="00017A64"/>
    <w:rsid w:val="000204A3"/>
    <w:rsid w:val="00020854"/>
    <w:rsid w:val="00023A4E"/>
    <w:rsid w:val="00031D9A"/>
    <w:rsid w:val="00035C13"/>
    <w:rsid w:val="00036E8B"/>
    <w:rsid w:val="00043F7B"/>
    <w:rsid w:val="0004411F"/>
    <w:rsid w:val="00045B92"/>
    <w:rsid w:val="00066C9F"/>
    <w:rsid w:val="0007171C"/>
    <w:rsid w:val="00072183"/>
    <w:rsid w:val="0007674A"/>
    <w:rsid w:val="000811B5"/>
    <w:rsid w:val="000811F8"/>
    <w:rsid w:val="000823B6"/>
    <w:rsid w:val="00082EF7"/>
    <w:rsid w:val="0009241C"/>
    <w:rsid w:val="0009308C"/>
    <w:rsid w:val="000A1BD9"/>
    <w:rsid w:val="000A66A9"/>
    <w:rsid w:val="000B4A6D"/>
    <w:rsid w:val="000B6B91"/>
    <w:rsid w:val="000C40FA"/>
    <w:rsid w:val="000D3372"/>
    <w:rsid w:val="000D6065"/>
    <w:rsid w:val="000E4A05"/>
    <w:rsid w:val="000E7B44"/>
    <w:rsid w:val="000F6BA1"/>
    <w:rsid w:val="001030A6"/>
    <w:rsid w:val="00105087"/>
    <w:rsid w:val="001050B4"/>
    <w:rsid w:val="00110D64"/>
    <w:rsid w:val="001162DF"/>
    <w:rsid w:val="00117221"/>
    <w:rsid w:val="0012371A"/>
    <w:rsid w:val="001323D5"/>
    <w:rsid w:val="00136F55"/>
    <w:rsid w:val="00151715"/>
    <w:rsid w:val="0015633A"/>
    <w:rsid w:val="00161DC0"/>
    <w:rsid w:val="00163AD7"/>
    <w:rsid w:val="001746B8"/>
    <w:rsid w:val="00181A02"/>
    <w:rsid w:val="001836E8"/>
    <w:rsid w:val="00186AFC"/>
    <w:rsid w:val="00195128"/>
    <w:rsid w:val="001A4885"/>
    <w:rsid w:val="001B1098"/>
    <w:rsid w:val="001B50EC"/>
    <w:rsid w:val="001D32C9"/>
    <w:rsid w:val="001D44A6"/>
    <w:rsid w:val="001E1B72"/>
    <w:rsid w:val="001E1F4B"/>
    <w:rsid w:val="001F06BF"/>
    <w:rsid w:val="0020204E"/>
    <w:rsid w:val="0021514D"/>
    <w:rsid w:val="002361F3"/>
    <w:rsid w:val="00236D07"/>
    <w:rsid w:val="00254546"/>
    <w:rsid w:val="00256A9F"/>
    <w:rsid w:val="002739D5"/>
    <w:rsid w:val="00274263"/>
    <w:rsid w:val="0027597E"/>
    <w:rsid w:val="00276F69"/>
    <w:rsid w:val="002812EA"/>
    <w:rsid w:val="00282D3F"/>
    <w:rsid w:val="00290AAF"/>
    <w:rsid w:val="0029153D"/>
    <w:rsid w:val="00293B42"/>
    <w:rsid w:val="002A5E67"/>
    <w:rsid w:val="002B3B35"/>
    <w:rsid w:val="002C0741"/>
    <w:rsid w:val="002C2325"/>
    <w:rsid w:val="002C4AA0"/>
    <w:rsid w:val="002D2CC5"/>
    <w:rsid w:val="002E07ED"/>
    <w:rsid w:val="002E1413"/>
    <w:rsid w:val="00300FA8"/>
    <w:rsid w:val="00305CCE"/>
    <w:rsid w:val="00305D41"/>
    <w:rsid w:val="0032522E"/>
    <w:rsid w:val="0032574D"/>
    <w:rsid w:val="003272C7"/>
    <w:rsid w:val="00340F46"/>
    <w:rsid w:val="0034149F"/>
    <w:rsid w:val="00351F9D"/>
    <w:rsid w:val="00352641"/>
    <w:rsid w:val="00354C66"/>
    <w:rsid w:val="00354D46"/>
    <w:rsid w:val="003645DC"/>
    <w:rsid w:val="00371E6C"/>
    <w:rsid w:val="00377404"/>
    <w:rsid w:val="00381ECE"/>
    <w:rsid w:val="00383484"/>
    <w:rsid w:val="003919BB"/>
    <w:rsid w:val="00392A88"/>
    <w:rsid w:val="003965E5"/>
    <w:rsid w:val="003A42F6"/>
    <w:rsid w:val="003B669E"/>
    <w:rsid w:val="003D27C6"/>
    <w:rsid w:val="003E3AF6"/>
    <w:rsid w:val="003F1CBE"/>
    <w:rsid w:val="003F2413"/>
    <w:rsid w:val="003F25C2"/>
    <w:rsid w:val="003F4ADD"/>
    <w:rsid w:val="00403C55"/>
    <w:rsid w:val="004064BF"/>
    <w:rsid w:val="00425702"/>
    <w:rsid w:val="00427E78"/>
    <w:rsid w:val="004327B0"/>
    <w:rsid w:val="004352D2"/>
    <w:rsid w:val="00442411"/>
    <w:rsid w:val="00446DD8"/>
    <w:rsid w:val="0045745D"/>
    <w:rsid w:val="0046435E"/>
    <w:rsid w:val="00476C46"/>
    <w:rsid w:val="00484EE0"/>
    <w:rsid w:val="00485142"/>
    <w:rsid w:val="004B6DAC"/>
    <w:rsid w:val="004E718A"/>
    <w:rsid w:val="004F2184"/>
    <w:rsid w:val="004F3EFE"/>
    <w:rsid w:val="004F56B8"/>
    <w:rsid w:val="005022DE"/>
    <w:rsid w:val="005029B5"/>
    <w:rsid w:val="00503BA8"/>
    <w:rsid w:val="005040E3"/>
    <w:rsid w:val="005077FA"/>
    <w:rsid w:val="00507E11"/>
    <w:rsid w:val="0051104D"/>
    <w:rsid w:val="00515BD2"/>
    <w:rsid w:val="00527079"/>
    <w:rsid w:val="00527E51"/>
    <w:rsid w:val="00546C8C"/>
    <w:rsid w:val="00553EC6"/>
    <w:rsid w:val="00562B9B"/>
    <w:rsid w:val="0057150C"/>
    <w:rsid w:val="00576F84"/>
    <w:rsid w:val="005940AE"/>
    <w:rsid w:val="00595C27"/>
    <w:rsid w:val="005A6A8B"/>
    <w:rsid w:val="005B60F2"/>
    <w:rsid w:val="005C30AC"/>
    <w:rsid w:val="005D2B1C"/>
    <w:rsid w:val="005D6C15"/>
    <w:rsid w:val="005E3DE4"/>
    <w:rsid w:val="005E7F3A"/>
    <w:rsid w:val="005F023C"/>
    <w:rsid w:val="005F5831"/>
    <w:rsid w:val="006006AD"/>
    <w:rsid w:val="00602A4B"/>
    <w:rsid w:val="00613057"/>
    <w:rsid w:val="006132C4"/>
    <w:rsid w:val="0062205F"/>
    <w:rsid w:val="00625828"/>
    <w:rsid w:val="00626A32"/>
    <w:rsid w:val="00627413"/>
    <w:rsid w:val="00635D97"/>
    <w:rsid w:val="00644098"/>
    <w:rsid w:val="00645048"/>
    <w:rsid w:val="00646D46"/>
    <w:rsid w:val="00651BE4"/>
    <w:rsid w:val="00663D1A"/>
    <w:rsid w:val="006710C5"/>
    <w:rsid w:val="00671BC6"/>
    <w:rsid w:val="00676D0C"/>
    <w:rsid w:val="00691A6C"/>
    <w:rsid w:val="00692A5B"/>
    <w:rsid w:val="006A08DA"/>
    <w:rsid w:val="006A6748"/>
    <w:rsid w:val="006B5FF7"/>
    <w:rsid w:val="006C0C7D"/>
    <w:rsid w:val="006C292A"/>
    <w:rsid w:val="006D333E"/>
    <w:rsid w:val="006D59E2"/>
    <w:rsid w:val="00710661"/>
    <w:rsid w:val="00716B2E"/>
    <w:rsid w:val="00716F68"/>
    <w:rsid w:val="007230B3"/>
    <w:rsid w:val="00726F54"/>
    <w:rsid w:val="00727BDD"/>
    <w:rsid w:val="00727BFD"/>
    <w:rsid w:val="00734DCF"/>
    <w:rsid w:val="00736DC2"/>
    <w:rsid w:val="007410BF"/>
    <w:rsid w:val="00755437"/>
    <w:rsid w:val="00766889"/>
    <w:rsid w:val="007676A5"/>
    <w:rsid w:val="0078146F"/>
    <w:rsid w:val="00782DBA"/>
    <w:rsid w:val="00785EFE"/>
    <w:rsid w:val="00790679"/>
    <w:rsid w:val="007A0186"/>
    <w:rsid w:val="007A3C6C"/>
    <w:rsid w:val="007A3ED2"/>
    <w:rsid w:val="007A51E6"/>
    <w:rsid w:val="007B14A7"/>
    <w:rsid w:val="007B4500"/>
    <w:rsid w:val="007C2D1D"/>
    <w:rsid w:val="007C43AE"/>
    <w:rsid w:val="007C67E8"/>
    <w:rsid w:val="007D72EE"/>
    <w:rsid w:val="007E560D"/>
    <w:rsid w:val="007E7085"/>
    <w:rsid w:val="008330FF"/>
    <w:rsid w:val="00842AD9"/>
    <w:rsid w:val="00852F93"/>
    <w:rsid w:val="00855060"/>
    <w:rsid w:val="00864B51"/>
    <w:rsid w:val="00882F8D"/>
    <w:rsid w:val="00884D05"/>
    <w:rsid w:val="00885CE9"/>
    <w:rsid w:val="008A39F3"/>
    <w:rsid w:val="008A5ADB"/>
    <w:rsid w:val="008C779E"/>
    <w:rsid w:val="008D4E68"/>
    <w:rsid w:val="008D5F36"/>
    <w:rsid w:val="008E64AB"/>
    <w:rsid w:val="008F2892"/>
    <w:rsid w:val="008F54AA"/>
    <w:rsid w:val="008F626D"/>
    <w:rsid w:val="00900383"/>
    <w:rsid w:val="00914FB5"/>
    <w:rsid w:val="00917EB4"/>
    <w:rsid w:val="00921D98"/>
    <w:rsid w:val="00931649"/>
    <w:rsid w:val="00932BFA"/>
    <w:rsid w:val="00936927"/>
    <w:rsid w:val="009416D2"/>
    <w:rsid w:val="00942C92"/>
    <w:rsid w:val="00942F29"/>
    <w:rsid w:val="00947DEC"/>
    <w:rsid w:val="0095114D"/>
    <w:rsid w:val="00960C55"/>
    <w:rsid w:val="0097047A"/>
    <w:rsid w:val="00972C93"/>
    <w:rsid w:val="00973B49"/>
    <w:rsid w:val="00977670"/>
    <w:rsid w:val="00980997"/>
    <w:rsid w:val="00991DE9"/>
    <w:rsid w:val="009A4229"/>
    <w:rsid w:val="009A52ED"/>
    <w:rsid w:val="009B5153"/>
    <w:rsid w:val="009B75E5"/>
    <w:rsid w:val="009C15B8"/>
    <w:rsid w:val="009C18B9"/>
    <w:rsid w:val="009C451E"/>
    <w:rsid w:val="009D1E06"/>
    <w:rsid w:val="009D26EA"/>
    <w:rsid w:val="009E0D6A"/>
    <w:rsid w:val="009E4C10"/>
    <w:rsid w:val="009F1D7B"/>
    <w:rsid w:val="009F5AF3"/>
    <w:rsid w:val="00A12505"/>
    <w:rsid w:val="00A319B4"/>
    <w:rsid w:val="00A35B8C"/>
    <w:rsid w:val="00A40AF4"/>
    <w:rsid w:val="00A4283A"/>
    <w:rsid w:val="00A56E10"/>
    <w:rsid w:val="00A66A50"/>
    <w:rsid w:val="00A80346"/>
    <w:rsid w:val="00A87DC3"/>
    <w:rsid w:val="00A96840"/>
    <w:rsid w:val="00AC0EF4"/>
    <w:rsid w:val="00AC196E"/>
    <w:rsid w:val="00AC5C77"/>
    <w:rsid w:val="00AD50A4"/>
    <w:rsid w:val="00AF1283"/>
    <w:rsid w:val="00AF382D"/>
    <w:rsid w:val="00B022CE"/>
    <w:rsid w:val="00B13EA8"/>
    <w:rsid w:val="00B364FC"/>
    <w:rsid w:val="00B4120D"/>
    <w:rsid w:val="00B54BC3"/>
    <w:rsid w:val="00B61716"/>
    <w:rsid w:val="00B73E36"/>
    <w:rsid w:val="00B763B8"/>
    <w:rsid w:val="00B94507"/>
    <w:rsid w:val="00BC3CA9"/>
    <w:rsid w:val="00BD4D71"/>
    <w:rsid w:val="00BE7913"/>
    <w:rsid w:val="00BF13CB"/>
    <w:rsid w:val="00BF1F8D"/>
    <w:rsid w:val="00C05629"/>
    <w:rsid w:val="00C22C91"/>
    <w:rsid w:val="00C25AA3"/>
    <w:rsid w:val="00C25FF4"/>
    <w:rsid w:val="00C34C88"/>
    <w:rsid w:val="00C36883"/>
    <w:rsid w:val="00C37E8E"/>
    <w:rsid w:val="00C40839"/>
    <w:rsid w:val="00C51D60"/>
    <w:rsid w:val="00C5246E"/>
    <w:rsid w:val="00C6490D"/>
    <w:rsid w:val="00C85039"/>
    <w:rsid w:val="00C9798A"/>
    <w:rsid w:val="00CA1492"/>
    <w:rsid w:val="00CB5B0E"/>
    <w:rsid w:val="00CD1C98"/>
    <w:rsid w:val="00CD64CF"/>
    <w:rsid w:val="00CE668E"/>
    <w:rsid w:val="00D00569"/>
    <w:rsid w:val="00D06DA0"/>
    <w:rsid w:val="00D07761"/>
    <w:rsid w:val="00D15702"/>
    <w:rsid w:val="00D202BF"/>
    <w:rsid w:val="00D25DA7"/>
    <w:rsid w:val="00D315B7"/>
    <w:rsid w:val="00D3223D"/>
    <w:rsid w:val="00D35DD3"/>
    <w:rsid w:val="00D43D60"/>
    <w:rsid w:val="00D57D39"/>
    <w:rsid w:val="00D57E95"/>
    <w:rsid w:val="00D61ADC"/>
    <w:rsid w:val="00D65C67"/>
    <w:rsid w:val="00D75615"/>
    <w:rsid w:val="00D801C3"/>
    <w:rsid w:val="00D930FB"/>
    <w:rsid w:val="00DA03D9"/>
    <w:rsid w:val="00DA544D"/>
    <w:rsid w:val="00DB5ACB"/>
    <w:rsid w:val="00DB60A1"/>
    <w:rsid w:val="00DC5C5A"/>
    <w:rsid w:val="00DD4CF9"/>
    <w:rsid w:val="00DE15ED"/>
    <w:rsid w:val="00DE2458"/>
    <w:rsid w:val="00DF4E7B"/>
    <w:rsid w:val="00E01434"/>
    <w:rsid w:val="00E029CC"/>
    <w:rsid w:val="00E030DD"/>
    <w:rsid w:val="00E15078"/>
    <w:rsid w:val="00E24E96"/>
    <w:rsid w:val="00E31A08"/>
    <w:rsid w:val="00E44226"/>
    <w:rsid w:val="00E55E39"/>
    <w:rsid w:val="00E57578"/>
    <w:rsid w:val="00E61235"/>
    <w:rsid w:val="00E64B51"/>
    <w:rsid w:val="00E76600"/>
    <w:rsid w:val="00E76A6C"/>
    <w:rsid w:val="00E910DD"/>
    <w:rsid w:val="00EA4831"/>
    <w:rsid w:val="00EA55D9"/>
    <w:rsid w:val="00EB26DD"/>
    <w:rsid w:val="00EB4E98"/>
    <w:rsid w:val="00EC6CC5"/>
    <w:rsid w:val="00ED19E8"/>
    <w:rsid w:val="00ED6984"/>
    <w:rsid w:val="00EF0183"/>
    <w:rsid w:val="00EF0850"/>
    <w:rsid w:val="00F0270F"/>
    <w:rsid w:val="00F03066"/>
    <w:rsid w:val="00F04637"/>
    <w:rsid w:val="00F068F1"/>
    <w:rsid w:val="00F07B9E"/>
    <w:rsid w:val="00F32C20"/>
    <w:rsid w:val="00F41859"/>
    <w:rsid w:val="00F43972"/>
    <w:rsid w:val="00F51746"/>
    <w:rsid w:val="00F60FB3"/>
    <w:rsid w:val="00F7363C"/>
    <w:rsid w:val="00F81854"/>
    <w:rsid w:val="00F87DFE"/>
    <w:rsid w:val="00F91F62"/>
    <w:rsid w:val="00F9404F"/>
    <w:rsid w:val="00F94AE1"/>
    <w:rsid w:val="00F96194"/>
    <w:rsid w:val="00F97CE3"/>
    <w:rsid w:val="00FA2144"/>
    <w:rsid w:val="00FA28DD"/>
    <w:rsid w:val="00FB42C5"/>
    <w:rsid w:val="00FC1F2B"/>
    <w:rsid w:val="00FC3DF5"/>
    <w:rsid w:val="00FC4258"/>
    <w:rsid w:val="00FC4857"/>
    <w:rsid w:val="00FD3A86"/>
    <w:rsid w:val="00FD5C2F"/>
    <w:rsid w:val="00FD70E9"/>
    <w:rsid w:val="00FD7E96"/>
    <w:rsid w:val="00FE2EC3"/>
    <w:rsid w:val="00FE3C32"/>
    <w:rsid w:val="00FE41B4"/>
    <w:rsid w:val="00FE6F56"/>
    <w:rsid w:val="00FF7A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A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1A08"/>
    <w:pPr>
      <w:keepNext/>
      <w:keepLines/>
      <w:numPr>
        <w:numId w:val="26"/>
      </w:numPr>
      <w:spacing w:before="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1A08"/>
    <w:pPr>
      <w:keepNext/>
      <w:keepLines/>
      <w:numPr>
        <w:ilvl w:val="1"/>
        <w:numId w:val="26"/>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171C"/>
    <w:pPr>
      <w:keepNext/>
      <w:keepLines/>
      <w:numPr>
        <w:ilvl w:val="2"/>
        <w:numId w:val="26"/>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E41B4"/>
    <w:pPr>
      <w:keepNext/>
      <w:keepLines/>
      <w:numPr>
        <w:ilvl w:val="3"/>
        <w:numId w:val="26"/>
      </w:numPr>
      <w:spacing w:before="200"/>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9B75E5"/>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75E5"/>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75E5"/>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75E5"/>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75E5"/>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A0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1A08"/>
    <w:rPr>
      <w:rFonts w:ascii="Times New Roman" w:eastAsiaTheme="majorEastAsia" w:hAnsi="Times New Roman" w:cstheme="majorBidi"/>
      <w:b/>
      <w:bCs/>
      <w:sz w:val="24"/>
      <w:szCs w:val="26"/>
    </w:rPr>
  </w:style>
  <w:style w:type="paragraph" w:styleId="ListParagraph">
    <w:name w:val="List Paragraph"/>
    <w:aliases w:val="kepala"/>
    <w:basedOn w:val="Normal"/>
    <w:link w:val="ListParagraphChar"/>
    <w:uiPriority w:val="34"/>
    <w:qFormat/>
    <w:rsid w:val="00E31A08"/>
    <w:pPr>
      <w:ind w:left="720"/>
      <w:contextualSpacing/>
    </w:pPr>
  </w:style>
  <w:style w:type="paragraph" w:styleId="Header">
    <w:name w:val="header"/>
    <w:basedOn w:val="Normal"/>
    <w:link w:val="HeaderChar"/>
    <w:uiPriority w:val="99"/>
    <w:unhideWhenUsed/>
    <w:rsid w:val="00F32C20"/>
    <w:pPr>
      <w:tabs>
        <w:tab w:val="center" w:pos="4680"/>
        <w:tab w:val="right" w:pos="9360"/>
      </w:tabs>
      <w:spacing w:line="240" w:lineRule="auto"/>
    </w:pPr>
  </w:style>
  <w:style w:type="character" w:customStyle="1" w:styleId="HeaderChar">
    <w:name w:val="Header Char"/>
    <w:basedOn w:val="DefaultParagraphFont"/>
    <w:link w:val="Header"/>
    <w:uiPriority w:val="99"/>
    <w:rsid w:val="00F32C20"/>
    <w:rPr>
      <w:rFonts w:ascii="Times New Roman" w:hAnsi="Times New Roman"/>
      <w:sz w:val="24"/>
    </w:rPr>
  </w:style>
  <w:style w:type="paragraph" w:styleId="Footer">
    <w:name w:val="footer"/>
    <w:basedOn w:val="Normal"/>
    <w:link w:val="FooterChar"/>
    <w:uiPriority w:val="99"/>
    <w:unhideWhenUsed/>
    <w:rsid w:val="00F32C20"/>
    <w:pPr>
      <w:tabs>
        <w:tab w:val="center" w:pos="4680"/>
        <w:tab w:val="right" w:pos="9360"/>
      </w:tabs>
      <w:spacing w:line="240" w:lineRule="auto"/>
    </w:pPr>
  </w:style>
  <w:style w:type="character" w:customStyle="1" w:styleId="FooterChar">
    <w:name w:val="Footer Char"/>
    <w:basedOn w:val="DefaultParagraphFont"/>
    <w:link w:val="Footer"/>
    <w:uiPriority w:val="99"/>
    <w:rsid w:val="00F32C20"/>
    <w:rPr>
      <w:rFonts w:ascii="Times New Roman" w:hAnsi="Times New Roman"/>
      <w:sz w:val="24"/>
    </w:rPr>
  </w:style>
  <w:style w:type="paragraph" w:styleId="TOCHeading">
    <w:name w:val="TOC Heading"/>
    <w:basedOn w:val="Heading1"/>
    <w:next w:val="Normal"/>
    <w:uiPriority w:val="39"/>
    <w:unhideWhenUsed/>
    <w:qFormat/>
    <w:rsid w:val="00F32C20"/>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32C20"/>
    <w:pPr>
      <w:spacing w:after="100"/>
    </w:pPr>
  </w:style>
  <w:style w:type="paragraph" w:styleId="TOC2">
    <w:name w:val="toc 2"/>
    <w:basedOn w:val="Normal"/>
    <w:next w:val="Normal"/>
    <w:autoRedefine/>
    <w:uiPriority w:val="39"/>
    <w:unhideWhenUsed/>
    <w:rsid w:val="00F32C20"/>
    <w:pPr>
      <w:spacing w:after="100"/>
      <w:ind w:left="240"/>
    </w:pPr>
  </w:style>
  <w:style w:type="character" w:styleId="Hyperlink">
    <w:name w:val="Hyperlink"/>
    <w:basedOn w:val="DefaultParagraphFont"/>
    <w:uiPriority w:val="99"/>
    <w:unhideWhenUsed/>
    <w:rsid w:val="00F32C20"/>
    <w:rPr>
      <w:color w:val="0000FF" w:themeColor="hyperlink"/>
      <w:u w:val="single"/>
    </w:rPr>
  </w:style>
  <w:style w:type="paragraph" w:styleId="BalloonText">
    <w:name w:val="Balloon Text"/>
    <w:basedOn w:val="Normal"/>
    <w:link w:val="BalloonTextChar"/>
    <w:uiPriority w:val="99"/>
    <w:semiHidden/>
    <w:unhideWhenUsed/>
    <w:rsid w:val="00F32C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C20"/>
    <w:rPr>
      <w:rFonts w:ascii="Tahoma" w:hAnsi="Tahoma" w:cs="Tahoma"/>
      <w:sz w:val="16"/>
      <w:szCs w:val="16"/>
    </w:rPr>
  </w:style>
  <w:style w:type="paragraph" w:styleId="BodyText">
    <w:name w:val="Body Text"/>
    <w:basedOn w:val="Normal"/>
    <w:link w:val="BodyTextChar"/>
    <w:uiPriority w:val="1"/>
    <w:qFormat/>
    <w:rsid w:val="00031D9A"/>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031D9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1D9A"/>
    <w:pPr>
      <w:widowControl w:val="0"/>
      <w:autoSpaceDE w:val="0"/>
      <w:autoSpaceDN w:val="0"/>
      <w:spacing w:line="240" w:lineRule="auto"/>
      <w:jc w:val="left"/>
    </w:pPr>
    <w:rPr>
      <w:rFonts w:eastAsia="Times New Roman" w:cs="Times New Roman"/>
      <w:sz w:val="22"/>
    </w:rPr>
  </w:style>
  <w:style w:type="character" w:customStyle="1" w:styleId="Heading3Char">
    <w:name w:val="Heading 3 Char"/>
    <w:basedOn w:val="DefaultParagraphFont"/>
    <w:link w:val="Heading3"/>
    <w:uiPriority w:val="9"/>
    <w:rsid w:val="0007171C"/>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FE41B4"/>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semiHidden/>
    <w:rsid w:val="009B75E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B75E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B75E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B75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75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D333E"/>
    <w:pPr>
      <w:spacing w:after="0" w:line="240" w:lineRule="auto"/>
    </w:pPr>
    <w:rPr>
      <w:rFonts w:ascii="Times New Roman" w:hAnsi="Times New Roman"/>
      <w:sz w:val="24"/>
      <w:szCs w:val="3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33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D333E"/>
  </w:style>
  <w:style w:type="paragraph" w:styleId="TOC3">
    <w:name w:val="toc 3"/>
    <w:basedOn w:val="Normal"/>
    <w:next w:val="Normal"/>
    <w:autoRedefine/>
    <w:uiPriority w:val="39"/>
    <w:unhideWhenUsed/>
    <w:rsid w:val="00A40AF4"/>
    <w:pPr>
      <w:spacing w:after="100"/>
      <w:ind w:left="480"/>
    </w:pPr>
  </w:style>
  <w:style w:type="character" w:customStyle="1" w:styleId="ListParagraphChar">
    <w:name w:val="List Paragraph Char"/>
    <w:aliases w:val="kepala Char"/>
    <w:basedOn w:val="DefaultParagraphFont"/>
    <w:link w:val="ListParagraph"/>
    <w:uiPriority w:val="34"/>
    <w:locked/>
    <w:rsid w:val="00352641"/>
    <w:rPr>
      <w:rFonts w:ascii="Times New Roman" w:hAnsi="Times New Roman"/>
      <w:sz w:val="24"/>
    </w:rPr>
  </w:style>
  <w:style w:type="table" w:styleId="LightShading">
    <w:name w:val="Light Shading"/>
    <w:basedOn w:val="TableNormal"/>
    <w:uiPriority w:val="60"/>
    <w:rsid w:val="00602A4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A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1A08"/>
    <w:pPr>
      <w:keepNext/>
      <w:keepLines/>
      <w:numPr>
        <w:numId w:val="26"/>
      </w:numPr>
      <w:spacing w:before="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1A08"/>
    <w:pPr>
      <w:keepNext/>
      <w:keepLines/>
      <w:numPr>
        <w:ilvl w:val="1"/>
        <w:numId w:val="26"/>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171C"/>
    <w:pPr>
      <w:keepNext/>
      <w:keepLines/>
      <w:numPr>
        <w:ilvl w:val="2"/>
        <w:numId w:val="26"/>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E41B4"/>
    <w:pPr>
      <w:keepNext/>
      <w:keepLines/>
      <w:numPr>
        <w:ilvl w:val="3"/>
        <w:numId w:val="26"/>
      </w:numPr>
      <w:spacing w:before="200"/>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9B75E5"/>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75E5"/>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75E5"/>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75E5"/>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75E5"/>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A0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1A08"/>
    <w:rPr>
      <w:rFonts w:ascii="Times New Roman" w:eastAsiaTheme="majorEastAsia" w:hAnsi="Times New Roman" w:cstheme="majorBidi"/>
      <w:b/>
      <w:bCs/>
      <w:sz w:val="24"/>
      <w:szCs w:val="26"/>
    </w:rPr>
  </w:style>
  <w:style w:type="paragraph" w:styleId="ListParagraph">
    <w:name w:val="List Paragraph"/>
    <w:aliases w:val="kepala"/>
    <w:basedOn w:val="Normal"/>
    <w:link w:val="ListParagraphChar"/>
    <w:uiPriority w:val="34"/>
    <w:qFormat/>
    <w:rsid w:val="00E31A08"/>
    <w:pPr>
      <w:ind w:left="720"/>
      <w:contextualSpacing/>
    </w:pPr>
  </w:style>
  <w:style w:type="paragraph" w:styleId="Header">
    <w:name w:val="header"/>
    <w:basedOn w:val="Normal"/>
    <w:link w:val="HeaderChar"/>
    <w:uiPriority w:val="99"/>
    <w:unhideWhenUsed/>
    <w:rsid w:val="00F32C20"/>
    <w:pPr>
      <w:tabs>
        <w:tab w:val="center" w:pos="4680"/>
        <w:tab w:val="right" w:pos="9360"/>
      </w:tabs>
      <w:spacing w:line="240" w:lineRule="auto"/>
    </w:pPr>
  </w:style>
  <w:style w:type="character" w:customStyle="1" w:styleId="HeaderChar">
    <w:name w:val="Header Char"/>
    <w:basedOn w:val="DefaultParagraphFont"/>
    <w:link w:val="Header"/>
    <w:uiPriority w:val="99"/>
    <w:rsid w:val="00F32C20"/>
    <w:rPr>
      <w:rFonts w:ascii="Times New Roman" w:hAnsi="Times New Roman"/>
      <w:sz w:val="24"/>
    </w:rPr>
  </w:style>
  <w:style w:type="paragraph" w:styleId="Footer">
    <w:name w:val="footer"/>
    <w:basedOn w:val="Normal"/>
    <w:link w:val="FooterChar"/>
    <w:uiPriority w:val="99"/>
    <w:unhideWhenUsed/>
    <w:rsid w:val="00F32C20"/>
    <w:pPr>
      <w:tabs>
        <w:tab w:val="center" w:pos="4680"/>
        <w:tab w:val="right" w:pos="9360"/>
      </w:tabs>
      <w:spacing w:line="240" w:lineRule="auto"/>
    </w:pPr>
  </w:style>
  <w:style w:type="character" w:customStyle="1" w:styleId="FooterChar">
    <w:name w:val="Footer Char"/>
    <w:basedOn w:val="DefaultParagraphFont"/>
    <w:link w:val="Footer"/>
    <w:uiPriority w:val="99"/>
    <w:rsid w:val="00F32C20"/>
    <w:rPr>
      <w:rFonts w:ascii="Times New Roman" w:hAnsi="Times New Roman"/>
      <w:sz w:val="24"/>
    </w:rPr>
  </w:style>
  <w:style w:type="paragraph" w:styleId="TOCHeading">
    <w:name w:val="TOC Heading"/>
    <w:basedOn w:val="Heading1"/>
    <w:next w:val="Normal"/>
    <w:uiPriority w:val="39"/>
    <w:unhideWhenUsed/>
    <w:qFormat/>
    <w:rsid w:val="00F32C20"/>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32C20"/>
    <w:pPr>
      <w:spacing w:after="100"/>
    </w:pPr>
  </w:style>
  <w:style w:type="paragraph" w:styleId="TOC2">
    <w:name w:val="toc 2"/>
    <w:basedOn w:val="Normal"/>
    <w:next w:val="Normal"/>
    <w:autoRedefine/>
    <w:uiPriority w:val="39"/>
    <w:unhideWhenUsed/>
    <w:rsid w:val="00F32C20"/>
    <w:pPr>
      <w:spacing w:after="100"/>
      <w:ind w:left="240"/>
    </w:pPr>
  </w:style>
  <w:style w:type="character" w:styleId="Hyperlink">
    <w:name w:val="Hyperlink"/>
    <w:basedOn w:val="DefaultParagraphFont"/>
    <w:uiPriority w:val="99"/>
    <w:unhideWhenUsed/>
    <w:rsid w:val="00F32C20"/>
    <w:rPr>
      <w:color w:val="0000FF" w:themeColor="hyperlink"/>
      <w:u w:val="single"/>
    </w:rPr>
  </w:style>
  <w:style w:type="paragraph" w:styleId="BalloonText">
    <w:name w:val="Balloon Text"/>
    <w:basedOn w:val="Normal"/>
    <w:link w:val="BalloonTextChar"/>
    <w:uiPriority w:val="99"/>
    <w:semiHidden/>
    <w:unhideWhenUsed/>
    <w:rsid w:val="00F32C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C20"/>
    <w:rPr>
      <w:rFonts w:ascii="Tahoma" w:hAnsi="Tahoma" w:cs="Tahoma"/>
      <w:sz w:val="16"/>
      <w:szCs w:val="16"/>
    </w:rPr>
  </w:style>
  <w:style w:type="paragraph" w:styleId="BodyText">
    <w:name w:val="Body Text"/>
    <w:basedOn w:val="Normal"/>
    <w:link w:val="BodyTextChar"/>
    <w:uiPriority w:val="1"/>
    <w:qFormat/>
    <w:rsid w:val="00031D9A"/>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031D9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1D9A"/>
    <w:pPr>
      <w:widowControl w:val="0"/>
      <w:autoSpaceDE w:val="0"/>
      <w:autoSpaceDN w:val="0"/>
      <w:spacing w:line="240" w:lineRule="auto"/>
      <w:jc w:val="left"/>
    </w:pPr>
    <w:rPr>
      <w:rFonts w:eastAsia="Times New Roman" w:cs="Times New Roman"/>
      <w:sz w:val="22"/>
    </w:rPr>
  </w:style>
  <w:style w:type="character" w:customStyle="1" w:styleId="Heading3Char">
    <w:name w:val="Heading 3 Char"/>
    <w:basedOn w:val="DefaultParagraphFont"/>
    <w:link w:val="Heading3"/>
    <w:uiPriority w:val="9"/>
    <w:rsid w:val="0007171C"/>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FE41B4"/>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semiHidden/>
    <w:rsid w:val="009B75E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B75E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B75E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B75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75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D333E"/>
    <w:pPr>
      <w:spacing w:after="0" w:line="240" w:lineRule="auto"/>
    </w:pPr>
    <w:rPr>
      <w:rFonts w:ascii="Times New Roman" w:hAnsi="Times New Roman"/>
      <w:sz w:val="24"/>
      <w:szCs w:val="3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33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D333E"/>
  </w:style>
  <w:style w:type="paragraph" w:styleId="TOC3">
    <w:name w:val="toc 3"/>
    <w:basedOn w:val="Normal"/>
    <w:next w:val="Normal"/>
    <w:autoRedefine/>
    <w:uiPriority w:val="39"/>
    <w:unhideWhenUsed/>
    <w:rsid w:val="00A40AF4"/>
    <w:pPr>
      <w:spacing w:after="100"/>
      <w:ind w:left="480"/>
    </w:pPr>
  </w:style>
  <w:style w:type="character" w:customStyle="1" w:styleId="ListParagraphChar">
    <w:name w:val="List Paragraph Char"/>
    <w:aliases w:val="kepala Char"/>
    <w:basedOn w:val="DefaultParagraphFont"/>
    <w:link w:val="ListParagraph"/>
    <w:uiPriority w:val="34"/>
    <w:locked/>
    <w:rsid w:val="00352641"/>
    <w:rPr>
      <w:rFonts w:ascii="Times New Roman" w:hAnsi="Times New Roman"/>
      <w:sz w:val="24"/>
    </w:rPr>
  </w:style>
  <w:style w:type="table" w:styleId="LightShading">
    <w:name w:val="Light Shading"/>
    <w:basedOn w:val="TableNormal"/>
    <w:uiPriority w:val="60"/>
    <w:rsid w:val="00602A4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jpeg"/><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7.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footer" Target="footer6.xml"/><Relationship Id="rId10" Type="http://schemas.openxmlformats.org/officeDocument/2006/relationships/hyperlink" Target="file:///D:\KULIAH\GITHUB%20CLONE%20REPO\ProjectTA1\LAPORAN\Laporan%20TA%201.docx" TargetMode="External"/><Relationship Id="rId19" Type="http://schemas.openxmlformats.org/officeDocument/2006/relationships/image" Target="media/image2.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header" Target="header6.xml"/><Relationship Id="rId30"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AC9DF373-816C-404A-A28E-74D3D2D03D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7</TotalTime>
  <Pages>26</Pages>
  <Words>7866</Words>
  <Characters>44842</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id</dc:creator>
  <cp:lastModifiedBy>abid</cp:lastModifiedBy>
  <cp:revision>438</cp:revision>
  <cp:lastPrinted>2023-01-08T13:21:00Z</cp:lastPrinted>
  <dcterms:created xsi:type="dcterms:W3CDTF">2022-09-19T13:28:00Z</dcterms:created>
  <dcterms:modified xsi:type="dcterms:W3CDTF">2023-01-23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15ee9787-ff45-3582-a51a-922a893f779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